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9304603"/>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9304604"/>
      <w:r>
        <w:lastRenderedPageBreak/>
        <w:t>Acknowledgements</w:t>
      </w:r>
      <w:bookmarkEnd w:id="3"/>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9304605"/>
      <w:r>
        <w:lastRenderedPageBreak/>
        <w:t>Abstract</w:t>
      </w:r>
      <w:bookmarkEnd w:id="4"/>
    </w:p>
    <w:p w14:paraId="031DEFBC" w14:textId="77777777" w:rsidR="00F40BB9" w:rsidRDefault="00F40BB9" w:rsidP="00F40BB9">
      <w:r>
        <w:t>Abstract</w:t>
      </w:r>
    </w:p>
    <w:p w14:paraId="2E82ACA1" w14:textId="77777777" w:rsidR="00F40BB9" w:rsidRDefault="00F40BB9" w:rsidP="00F40BB9">
      <w:r>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t>Xishuangbanna’s</w:t>
      </w:r>
      <w:proofErr w:type="spellEnd"/>
      <w:r>
        <w:t xml:space="preserve"> close proximity to Myanmar, Laos, and Vietnam means that it is a hub for wildlife trade, threatening many species in the region.</w:t>
      </w:r>
    </w:p>
    <w:p w14:paraId="66257235" w14:textId="77777777" w:rsidR="00F40BB9" w:rsidRDefault="00F40BB9" w:rsidP="00F40BB9">
      <w:r>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459B444E" w14:textId="6070CA61" w:rsidR="00F40BB9" w:rsidRDefault="00F40BB9" w:rsidP="00F40BB9">
      <w:r>
        <w:t xml:space="preserve">In this study we examine the distribution of two species that are thought to be threatened by both habitat loss and trade for horticultural use: </w:t>
      </w:r>
      <w:r w:rsidRPr="005B0C17">
        <w:rPr>
          <w:i/>
        </w:rPr>
        <w:t>Luisia magniflora</w:t>
      </w:r>
      <w:r>
        <w:t xml:space="preserve"> and </w:t>
      </w:r>
      <w:r w:rsidRPr="005B0C17">
        <w:rPr>
          <w:i/>
        </w:rPr>
        <w:t>Dendrobium thyrsiflorum</w:t>
      </w:r>
      <w:r>
        <w:t xml:space="preserve">. Both species are classified as endangered in a regional red listing assessment yet little is known about their habitat requirements or distribution. Using existing presence data from surveys in Xishuangbanna and environmental variables, we produced habitat suitability models of these species using MAXENT. </w:t>
      </w:r>
    </w:p>
    <w:p w14:paraId="48EE05F4" w14:textId="73FB9E3A" w:rsidR="00965FC6" w:rsidRPr="006D75B5" w:rsidRDefault="00F40BB9" w:rsidP="00F40BB9">
      <w:r>
        <w:t>Our results show suitable habitats for each of the species and highlight the influence of humans on the distribution of the orchids. We make recommendations regarding future measures in conserving these species and discuss the validity of our models.</w:t>
      </w:r>
    </w:p>
    <w:p w14:paraId="6E673316" w14:textId="77777777" w:rsidR="00FA6E03" w:rsidRDefault="00FA6E03" w:rsidP="004218C1">
      <w:r>
        <w:br w:type="page"/>
      </w:r>
    </w:p>
    <w:p w14:paraId="081FBDD8" w14:textId="77777777" w:rsidR="00FA6E03" w:rsidRDefault="00FA6E03" w:rsidP="004218C1">
      <w:pPr>
        <w:pStyle w:val="Heading1"/>
      </w:pPr>
      <w:bookmarkStart w:id="5" w:name="_Toc449304606"/>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5FF2D778" w14:textId="77777777" w:rsidR="00EC54C9"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9304603" w:history="1">
            <w:r w:rsidR="00EC54C9" w:rsidRPr="00B006A7">
              <w:rPr>
                <w:rStyle w:val="Hyperlink"/>
                <w:noProof/>
              </w:rPr>
              <w:t>Declaration</w:t>
            </w:r>
            <w:r w:rsidR="00EC54C9">
              <w:rPr>
                <w:noProof/>
                <w:webHidden/>
              </w:rPr>
              <w:tab/>
            </w:r>
            <w:r w:rsidR="00EC54C9">
              <w:rPr>
                <w:noProof/>
                <w:webHidden/>
              </w:rPr>
              <w:fldChar w:fldCharType="begin"/>
            </w:r>
            <w:r w:rsidR="00EC54C9">
              <w:rPr>
                <w:noProof/>
                <w:webHidden/>
              </w:rPr>
              <w:instrText xml:space="preserve"> PAGEREF _Toc449304603 \h </w:instrText>
            </w:r>
            <w:r w:rsidR="00EC54C9">
              <w:rPr>
                <w:noProof/>
                <w:webHidden/>
              </w:rPr>
            </w:r>
            <w:r w:rsidR="00EC54C9">
              <w:rPr>
                <w:noProof/>
                <w:webHidden/>
              </w:rPr>
              <w:fldChar w:fldCharType="separate"/>
            </w:r>
            <w:r w:rsidR="00EC54C9">
              <w:rPr>
                <w:noProof/>
                <w:webHidden/>
              </w:rPr>
              <w:t>1</w:t>
            </w:r>
            <w:r w:rsidR="00EC54C9">
              <w:rPr>
                <w:noProof/>
                <w:webHidden/>
              </w:rPr>
              <w:fldChar w:fldCharType="end"/>
            </w:r>
          </w:hyperlink>
        </w:p>
        <w:p w14:paraId="02410CE9"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4" w:history="1">
            <w:r w:rsidR="00EC54C9" w:rsidRPr="00B006A7">
              <w:rPr>
                <w:rStyle w:val="Hyperlink"/>
                <w:noProof/>
              </w:rPr>
              <w:t>Acknowledgements</w:t>
            </w:r>
            <w:r w:rsidR="00EC54C9">
              <w:rPr>
                <w:noProof/>
                <w:webHidden/>
              </w:rPr>
              <w:tab/>
            </w:r>
            <w:r w:rsidR="00EC54C9">
              <w:rPr>
                <w:noProof/>
                <w:webHidden/>
              </w:rPr>
              <w:fldChar w:fldCharType="begin"/>
            </w:r>
            <w:r w:rsidR="00EC54C9">
              <w:rPr>
                <w:noProof/>
                <w:webHidden/>
              </w:rPr>
              <w:instrText xml:space="preserve"> PAGEREF _Toc449304604 \h </w:instrText>
            </w:r>
            <w:r w:rsidR="00EC54C9">
              <w:rPr>
                <w:noProof/>
                <w:webHidden/>
              </w:rPr>
            </w:r>
            <w:r w:rsidR="00EC54C9">
              <w:rPr>
                <w:noProof/>
                <w:webHidden/>
              </w:rPr>
              <w:fldChar w:fldCharType="separate"/>
            </w:r>
            <w:r w:rsidR="00EC54C9">
              <w:rPr>
                <w:noProof/>
                <w:webHidden/>
              </w:rPr>
              <w:t>2</w:t>
            </w:r>
            <w:r w:rsidR="00EC54C9">
              <w:rPr>
                <w:noProof/>
                <w:webHidden/>
              </w:rPr>
              <w:fldChar w:fldCharType="end"/>
            </w:r>
          </w:hyperlink>
        </w:p>
        <w:p w14:paraId="1498F2DB"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5" w:history="1">
            <w:r w:rsidR="00EC54C9" w:rsidRPr="00B006A7">
              <w:rPr>
                <w:rStyle w:val="Hyperlink"/>
                <w:noProof/>
              </w:rPr>
              <w:t>Abstract</w:t>
            </w:r>
            <w:r w:rsidR="00EC54C9">
              <w:rPr>
                <w:noProof/>
                <w:webHidden/>
              </w:rPr>
              <w:tab/>
            </w:r>
            <w:r w:rsidR="00EC54C9">
              <w:rPr>
                <w:noProof/>
                <w:webHidden/>
              </w:rPr>
              <w:fldChar w:fldCharType="begin"/>
            </w:r>
            <w:r w:rsidR="00EC54C9">
              <w:rPr>
                <w:noProof/>
                <w:webHidden/>
              </w:rPr>
              <w:instrText xml:space="preserve"> PAGEREF _Toc449304605 \h </w:instrText>
            </w:r>
            <w:r w:rsidR="00EC54C9">
              <w:rPr>
                <w:noProof/>
                <w:webHidden/>
              </w:rPr>
            </w:r>
            <w:r w:rsidR="00EC54C9">
              <w:rPr>
                <w:noProof/>
                <w:webHidden/>
              </w:rPr>
              <w:fldChar w:fldCharType="separate"/>
            </w:r>
            <w:r w:rsidR="00EC54C9">
              <w:rPr>
                <w:noProof/>
                <w:webHidden/>
              </w:rPr>
              <w:t>3</w:t>
            </w:r>
            <w:r w:rsidR="00EC54C9">
              <w:rPr>
                <w:noProof/>
                <w:webHidden/>
              </w:rPr>
              <w:fldChar w:fldCharType="end"/>
            </w:r>
          </w:hyperlink>
        </w:p>
        <w:p w14:paraId="4AA9757B"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6" w:history="1">
            <w:r w:rsidR="00EC54C9" w:rsidRPr="00B006A7">
              <w:rPr>
                <w:rStyle w:val="Hyperlink"/>
                <w:noProof/>
              </w:rPr>
              <w:t>Contents</w:t>
            </w:r>
            <w:r w:rsidR="00EC54C9">
              <w:rPr>
                <w:noProof/>
                <w:webHidden/>
              </w:rPr>
              <w:tab/>
            </w:r>
            <w:r w:rsidR="00EC54C9">
              <w:rPr>
                <w:noProof/>
                <w:webHidden/>
              </w:rPr>
              <w:fldChar w:fldCharType="begin"/>
            </w:r>
            <w:r w:rsidR="00EC54C9">
              <w:rPr>
                <w:noProof/>
                <w:webHidden/>
              </w:rPr>
              <w:instrText xml:space="preserve"> PAGEREF _Toc449304606 \h </w:instrText>
            </w:r>
            <w:r w:rsidR="00EC54C9">
              <w:rPr>
                <w:noProof/>
                <w:webHidden/>
              </w:rPr>
            </w:r>
            <w:r w:rsidR="00EC54C9">
              <w:rPr>
                <w:noProof/>
                <w:webHidden/>
              </w:rPr>
              <w:fldChar w:fldCharType="separate"/>
            </w:r>
            <w:r w:rsidR="00EC54C9">
              <w:rPr>
                <w:noProof/>
                <w:webHidden/>
              </w:rPr>
              <w:t>5</w:t>
            </w:r>
            <w:r w:rsidR="00EC54C9">
              <w:rPr>
                <w:noProof/>
                <w:webHidden/>
              </w:rPr>
              <w:fldChar w:fldCharType="end"/>
            </w:r>
          </w:hyperlink>
        </w:p>
        <w:p w14:paraId="620CC9D2"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7" w:history="1">
            <w:r w:rsidR="00EC54C9" w:rsidRPr="00B006A7">
              <w:rPr>
                <w:rStyle w:val="Hyperlink"/>
                <w:noProof/>
              </w:rPr>
              <w:t>Tables</w:t>
            </w:r>
            <w:r w:rsidR="00EC54C9">
              <w:rPr>
                <w:noProof/>
                <w:webHidden/>
              </w:rPr>
              <w:tab/>
            </w:r>
            <w:r w:rsidR="00EC54C9">
              <w:rPr>
                <w:noProof/>
                <w:webHidden/>
              </w:rPr>
              <w:fldChar w:fldCharType="begin"/>
            </w:r>
            <w:r w:rsidR="00EC54C9">
              <w:rPr>
                <w:noProof/>
                <w:webHidden/>
              </w:rPr>
              <w:instrText xml:space="preserve"> PAGEREF _Toc449304607 \h </w:instrText>
            </w:r>
            <w:r w:rsidR="00EC54C9">
              <w:rPr>
                <w:noProof/>
                <w:webHidden/>
              </w:rPr>
            </w:r>
            <w:r w:rsidR="00EC54C9">
              <w:rPr>
                <w:noProof/>
                <w:webHidden/>
              </w:rPr>
              <w:fldChar w:fldCharType="separate"/>
            </w:r>
            <w:r w:rsidR="00EC54C9">
              <w:rPr>
                <w:noProof/>
                <w:webHidden/>
              </w:rPr>
              <w:t>8</w:t>
            </w:r>
            <w:r w:rsidR="00EC54C9">
              <w:rPr>
                <w:noProof/>
                <w:webHidden/>
              </w:rPr>
              <w:fldChar w:fldCharType="end"/>
            </w:r>
          </w:hyperlink>
        </w:p>
        <w:p w14:paraId="1FA76AD6"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8" w:history="1">
            <w:r w:rsidR="00EC54C9" w:rsidRPr="00B006A7">
              <w:rPr>
                <w:rStyle w:val="Hyperlink"/>
                <w:noProof/>
              </w:rPr>
              <w:t>Figures</w:t>
            </w:r>
            <w:r w:rsidR="00EC54C9">
              <w:rPr>
                <w:noProof/>
                <w:webHidden/>
              </w:rPr>
              <w:tab/>
            </w:r>
            <w:r w:rsidR="00EC54C9">
              <w:rPr>
                <w:noProof/>
                <w:webHidden/>
              </w:rPr>
              <w:fldChar w:fldCharType="begin"/>
            </w:r>
            <w:r w:rsidR="00EC54C9">
              <w:rPr>
                <w:noProof/>
                <w:webHidden/>
              </w:rPr>
              <w:instrText xml:space="preserve"> PAGEREF _Toc449304608 \h </w:instrText>
            </w:r>
            <w:r w:rsidR="00EC54C9">
              <w:rPr>
                <w:noProof/>
                <w:webHidden/>
              </w:rPr>
            </w:r>
            <w:r w:rsidR="00EC54C9">
              <w:rPr>
                <w:noProof/>
                <w:webHidden/>
              </w:rPr>
              <w:fldChar w:fldCharType="separate"/>
            </w:r>
            <w:r w:rsidR="00EC54C9">
              <w:rPr>
                <w:noProof/>
                <w:webHidden/>
              </w:rPr>
              <w:t>9</w:t>
            </w:r>
            <w:r w:rsidR="00EC54C9">
              <w:rPr>
                <w:noProof/>
                <w:webHidden/>
              </w:rPr>
              <w:fldChar w:fldCharType="end"/>
            </w:r>
          </w:hyperlink>
        </w:p>
        <w:p w14:paraId="74BA5CA5"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09" w:history="1">
            <w:r w:rsidR="00EC54C9" w:rsidRPr="00B006A7">
              <w:rPr>
                <w:rStyle w:val="Hyperlink"/>
                <w:noProof/>
              </w:rPr>
              <w:t>Introduction</w:t>
            </w:r>
            <w:r w:rsidR="00EC54C9">
              <w:rPr>
                <w:noProof/>
                <w:webHidden/>
              </w:rPr>
              <w:tab/>
            </w:r>
            <w:r w:rsidR="00EC54C9">
              <w:rPr>
                <w:noProof/>
                <w:webHidden/>
              </w:rPr>
              <w:fldChar w:fldCharType="begin"/>
            </w:r>
            <w:r w:rsidR="00EC54C9">
              <w:rPr>
                <w:noProof/>
                <w:webHidden/>
              </w:rPr>
              <w:instrText xml:space="preserve"> PAGEREF _Toc449304609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2C811C08"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10" w:history="1">
            <w:r w:rsidR="00EC54C9" w:rsidRPr="00B006A7">
              <w:rPr>
                <w:rStyle w:val="Hyperlink"/>
                <w:noProof/>
              </w:rPr>
              <w:t>Orchidaceae</w:t>
            </w:r>
            <w:r w:rsidR="00EC54C9">
              <w:rPr>
                <w:noProof/>
                <w:webHidden/>
              </w:rPr>
              <w:tab/>
            </w:r>
            <w:r w:rsidR="00EC54C9">
              <w:rPr>
                <w:noProof/>
                <w:webHidden/>
              </w:rPr>
              <w:fldChar w:fldCharType="begin"/>
            </w:r>
            <w:r w:rsidR="00EC54C9">
              <w:rPr>
                <w:noProof/>
                <w:webHidden/>
              </w:rPr>
              <w:instrText xml:space="preserve"> PAGEREF _Toc449304610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701D1C92"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1" w:history="1">
            <w:r w:rsidR="00EC54C9" w:rsidRPr="00B006A7">
              <w:rPr>
                <w:rStyle w:val="Hyperlink"/>
                <w:b/>
                <w:noProof/>
              </w:rPr>
              <w:t>Diversity</w:t>
            </w:r>
            <w:r w:rsidR="00EC54C9" w:rsidRPr="00B006A7">
              <w:rPr>
                <w:rStyle w:val="Hyperlink"/>
                <w:noProof/>
              </w:rPr>
              <w:t xml:space="preserve"> of Orchids</w:t>
            </w:r>
            <w:r w:rsidR="00EC54C9">
              <w:rPr>
                <w:noProof/>
                <w:webHidden/>
              </w:rPr>
              <w:tab/>
            </w:r>
            <w:r w:rsidR="00EC54C9">
              <w:rPr>
                <w:noProof/>
                <w:webHidden/>
              </w:rPr>
              <w:fldChar w:fldCharType="begin"/>
            </w:r>
            <w:r w:rsidR="00EC54C9">
              <w:rPr>
                <w:noProof/>
                <w:webHidden/>
              </w:rPr>
              <w:instrText xml:space="preserve"> PAGEREF _Toc449304611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27DDF9B0"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2" w:history="1">
            <w:r w:rsidR="00EC54C9" w:rsidRPr="00B006A7">
              <w:rPr>
                <w:rStyle w:val="Hyperlink"/>
                <w:noProof/>
              </w:rPr>
              <w:t>Use of orchids globally</w:t>
            </w:r>
            <w:r w:rsidR="00EC54C9">
              <w:rPr>
                <w:noProof/>
                <w:webHidden/>
              </w:rPr>
              <w:tab/>
            </w:r>
            <w:r w:rsidR="00EC54C9">
              <w:rPr>
                <w:noProof/>
                <w:webHidden/>
              </w:rPr>
              <w:fldChar w:fldCharType="begin"/>
            </w:r>
            <w:r w:rsidR="00EC54C9">
              <w:rPr>
                <w:noProof/>
                <w:webHidden/>
              </w:rPr>
              <w:instrText xml:space="preserve"> PAGEREF _Toc449304612 \h </w:instrText>
            </w:r>
            <w:r w:rsidR="00EC54C9">
              <w:rPr>
                <w:noProof/>
                <w:webHidden/>
              </w:rPr>
            </w:r>
            <w:r w:rsidR="00EC54C9">
              <w:rPr>
                <w:noProof/>
                <w:webHidden/>
              </w:rPr>
              <w:fldChar w:fldCharType="separate"/>
            </w:r>
            <w:r w:rsidR="00EC54C9">
              <w:rPr>
                <w:noProof/>
                <w:webHidden/>
              </w:rPr>
              <w:t>10</w:t>
            </w:r>
            <w:r w:rsidR="00EC54C9">
              <w:rPr>
                <w:noProof/>
                <w:webHidden/>
              </w:rPr>
              <w:fldChar w:fldCharType="end"/>
            </w:r>
          </w:hyperlink>
        </w:p>
        <w:p w14:paraId="09C0971A"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13" w:history="1">
            <w:r w:rsidR="00EC54C9" w:rsidRPr="00B006A7">
              <w:rPr>
                <w:rStyle w:val="Hyperlink"/>
                <w:noProof/>
              </w:rPr>
              <w:t>Orchids in Trade</w:t>
            </w:r>
            <w:r w:rsidR="00EC54C9">
              <w:rPr>
                <w:noProof/>
                <w:webHidden/>
              </w:rPr>
              <w:tab/>
            </w:r>
            <w:r w:rsidR="00EC54C9">
              <w:rPr>
                <w:noProof/>
                <w:webHidden/>
              </w:rPr>
              <w:fldChar w:fldCharType="begin"/>
            </w:r>
            <w:r w:rsidR="00EC54C9">
              <w:rPr>
                <w:noProof/>
                <w:webHidden/>
              </w:rPr>
              <w:instrText xml:space="preserve"> PAGEREF _Toc449304613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3C7182D5"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4" w:history="1">
            <w:r w:rsidR="00EC54C9" w:rsidRPr="00B006A7">
              <w:rPr>
                <w:rStyle w:val="Hyperlink"/>
                <w:noProof/>
              </w:rPr>
              <w:t>Sources of orchids</w:t>
            </w:r>
            <w:r w:rsidR="00EC54C9">
              <w:rPr>
                <w:noProof/>
                <w:webHidden/>
              </w:rPr>
              <w:tab/>
            </w:r>
            <w:r w:rsidR="00EC54C9">
              <w:rPr>
                <w:noProof/>
                <w:webHidden/>
              </w:rPr>
              <w:fldChar w:fldCharType="begin"/>
            </w:r>
            <w:r w:rsidR="00EC54C9">
              <w:rPr>
                <w:noProof/>
                <w:webHidden/>
              </w:rPr>
              <w:instrText xml:space="preserve"> PAGEREF _Toc449304614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69B4FCAB"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5" w:history="1">
            <w:r w:rsidR="00EC54C9" w:rsidRPr="00B006A7">
              <w:rPr>
                <w:rStyle w:val="Hyperlink"/>
                <w:noProof/>
              </w:rPr>
              <w:t>Demand for orchids</w:t>
            </w:r>
            <w:r w:rsidR="00EC54C9">
              <w:rPr>
                <w:noProof/>
                <w:webHidden/>
              </w:rPr>
              <w:tab/>
            </w:r>
            <w:r w:rsidR="00EC54C9">
              <w:rPr>
                <w:noProof/>
                <w:webHidden/>
              </w:rPr>
              <w:fldChar w:fldCharType="begin"/>
            </w:r>
            <w:r w:rsidR="00EC54C9">
              <w:rPr>
                <w:noProof/>
                <w:webHidden/>
              </w:rPr>
              <w:instrText xml:space="preserve"> PAGEREF _Toc449304615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F4E1D69"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6" w:history="1">
            <w:r w:rsidR="00EC54C9" w:rsidRPr="00B006A7">
              <w:rPr>
                <w:rStyle w:val="Hyperlink"/>
                <w:noProof/>
              </w:rPr>
              <w:t>Horticulture or medicine?</w:t>
            </w:r>
            <w:r w:rsidR="00EC54C9">
              <w:rPr>
                <w:noProof/>
                <w:webHidden/>
              </w:rPr>
              <w:tab/>
            </w:r>
            <w:r w:rsidR="00EC54C9">
              <w:rPr>
                <w:noProof/>
                <w:webHidden/>
              </w:rPr>
              <w:fldChar w:fldCharType="begin"/>
            </w:r>
            <w:r w:rsidR="00EC54C9">
              <w:rPr>
                <w:noProof/>
                <w:webHidden/>
              </w:rPr>
              <w:instrText xml:space="preserve"> PAGEREF _Toc449304616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2CB378F"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7" w:history="1">
            <w:r w:rsidR="00EC54C9" w:rsidRPr="00B006A7">
              <w:rPr>
                <w:rStyle w:val="Hyperlink"/>
                <w:noProof/>
              </w:rPr>
              <w:t>CITES</w:t>
            </w:r>
            <w:r w:rsidR="00EC54C9">
              <w:rPr>
                <w:noProof/>
                <w:webHidden/>
              </w:rPr>
              <w:tab/>
            </w:r>
            <w:r w:rsidR="00EC54C9">
              <w:rPr>
                <w:noProof/>
                <w:webHidden/>
              </w:rPr>
              <w:fldChar w:fldCharType="begin"/>
            </w:r>
            <w:r w:rsidR="00EC54C9">
              <w:rPr>
                <w:noProof/>
                <w:webHidden/>
              </w:rPr>
              <w:instrText xml:space="preserve"> PAGEREF _Toc449304617 \h </w:instrText>
            </w:r>
            <w:r w:rsidR="00EC54C9">
              <w:rPr>
                <w:noProof/>
                <w:webHidden/>
              </w:rPr>
            </w:r>
            <w:r w:rsidR="00EC54C9">
              <w:rPr>
                <w:noProof/>
                <w:webHidden/>
              </w:rPr>
              <w:fldChar w:fldCharType="separate"/>
            </w:r>
            <w:r w:rsidR="00EC54C9">
              <w:rPr>
                <w:noProof/>
                <w:webHidden/>
              </w:rPr>
              <w:t>11</w:t>
            </w:r>
            <w:r w:rsidR="00EC54C9">
              <w:rPr>
                <w:noProof/>
                <w:webHidden/>
              </w:rPr>
              <w:fldChar w:fldCharType="end"/>
            </w:r>
          </w:hyperlink>
        </w:p>
        <w:p w14:paraId="591F50CC"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18" w:history="1">
            <w:r w:rsidR="00EC54C9" w:rsidRPr="00B006A7">
              <w:rPr>
                <w:rStyle w:val="Hyperlink"/>
                <w:noProof/>
              </w:rPr>
              <w:t>Orchids in China</w:t>
            </w:r>
            <w:r w:rsidR="00EC54C9">
              <w:rPr>
                <w:noProof/>
                <w:webHidden/>
              </w:rPr>
              <w:tab/>
            </w:r>
            <w:r w:rsidR="00EC54C9">
              <w:rPr>
                <w:noProof/>
                <w:webHidden/>
              </w:rPr>
              <w:fldChar w:fldCharType="begin"/>
            </w:r>
            <w:r w:rsidR="00EC54C9">
              <w:rPr>
                <w:noProof/>
                <w:webHidden/>
              </w:rPr>
              <w:instrText xml:space="preserve"> PAGEREF _Toc449304618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216B98DF"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19" w:history="1">
            <w:r w:rsidR="00EC54C9" w:rsidRPr="00B006A7">
              <w:rPr>
                <w:rStyle w:val="Hyperlink"/>
                <w:noProof/>
              </w:rPr>
              <w:t>Diversity</w:t>
            </w:r>
            <w:r w:rsidR="00EC54C9">
              <w:rPr>
                <w:noProof/>
                <w:webHidden/>
              </w:rPr>
              <w:tab/>
            </w:r>
            <w:r w:rsidR="00EC54C9">
              <w:rPr>
                <w:noProof/>
                <w:webHidden/>
              </w:rPr>
              <w:fldChar w:fldCharType="begin"/>
            </w:r>
            <w:r w:rsidR="00EC54C9">
              <w:rPr>
                <w:noProof/>
                <w:webHidden/>
              </w:rPr>
              <w:instrText xml:space="preserve"> PAGEREF _Toc449304619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37D47908"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0" w:history="1">
            <w:r w:rsidR="00EC54C9" w:rsidRPr="00B006A7">
              <w:rPr>
                <w:rStyle w:val="Hyperlink"/>
                <w:noProof/>
              </w:rPr>
              <w:t>Cultural significance</w:t>
            </w:r>
            <w:r w:rsidR="00EC54C9">
              <w:rPr>
                <w:noProof/>
                <w:webHidden/>
              </w:rPr>
              <w:tab/>
            </w:r>
            <w:r w:rsidR="00EC54C9">
              <w:rPr>
                <w:noProof/>
                <w:webHidden/>
              </w:rPr>
              <w:fldChar w:fldCharType="begin"/>
            </w:r>
            <w:r w:rsidR="00EC54C9">
              <w:rPr>
                <w:noProof/>
                <w:webHidden/>
              </w:rPr>
              <w:instrText xml:space="preserve"> PAGEREF _Toc449304620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6D33EF76"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1" w:history="1">
            <w:r w:rsidR="00EC54C9" w:rsidRPr="00B006A7">
              <w:rPr>
                <w:rStyle w:val="Hyperlink"/>
                <w:noProof/>
              </w:rPr>
              <w:t>Use in China</w:t>
            </w:r>
            <w:r w:rsidR="00EC54C9">
              <w:rPr>
                <w:noProof/>
                <w:webHidden/>
              </w:rPr>
              <w:tab/>
            </w:r>
            <w:r w:rsidR="00EC54C9">
              <w:rPr>
                <w:noProof/>
                <w:webHidden/>
              </w:rPr>
              <w:fldChar w:fldCharType="begin"/>
            </w:r>
            <w:r w:rsidR="00EC54C9">
              <w:rPr>
                <w:noProof/>
                <w:webHidden/>
              </w:rPr>
              <w:instrText xml:space="preserve"> PAGEREF _Toc449304621 \h </w:instrText>
            </w:r>
            <w:r w:rsidR="00EC54C9">
              <w:rPr>
                <w:noProof/>
                <w:webHidden/>
              </w:rPr>
            </w:r>
            <w:r w:rsidR="00EC54C9">
              <w:rPr>
                <w:noProof/>
                <w:webHidden/>
              </w:rPr>
              <w:fldChar w:fldCharType="separate"/>
            </w:r>
            <w:r w:rsidR="00EC54C9">
              <w:rPr>
                <w:noProof/>
                <w:webHidden/>
              </w:rPr>
              <w:t>12</w:t>
            </w:r>
            <w:r w:rsidR="00EC54C9">
              <w:rPr>
                <w:noProof/>
                <w:webHidden/>
              </w:rPr>
              <w:fldChar w:fldCharType="end"/>
            </w:r>
          </w:hyperlink>
        </w:p>
        <w:p w14:paraId="7C766D9C"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2" w:history="1">
            <w:r w:rsidR="00EC54C9" w:rsidRPr="00B006A7">
              <w:rPr>
                <w:rStyle w:val="Hyperlink"/>
                <w:noProof/>
              </w:rPr>
              <w:t>Horticulture</w:t>
            </w:r>
            <w:r w:rsidR="00EC54C9">
              <w:rPr>
                <w:noProof/>
                <w:webHidden/>
              </w:rPr>
              <w:tab/>
            </w:r>
            <w:r w:rsidR="00EC54C9">
              <w:rPr>
                <w:noProof/>
                <w:webHidden/>
              </w:rPr>
              <w:fldChar w:fldCharType="begin"/>
            </w:r>
            <w:r w:rsidR="00EC54C9">
              <w:rPr>
                <w:noProof/>
                <w:webHidden/>
              </w:rPr>
              <w:instrText xml:space="preserve"> PAGEREF _Toc449304622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665801AA"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3" w:history="1">
            <w:r w:rsidR="00EC54C9" w:rsidRPr="00B006A7">
              <w:rPr>
                <w:rStyle w:val="Hyperlink"/>
                <w:noProof/>
              </w:rPr>
              <w:t>Food</w:t>
            </w:r>
            <w:r w:rsidR="00EC54C9">
              <w:rPr>
                <w:noProof/>
                <w:webHidden/>
              </w:rPr>
              <w:tab/>
            </w:r>
            <w:r w:rsidR="00EC54C9">
              <w:rPr>
                <w:noProof/>
                <w:webHidden/>
              </w:rPr>
              <w:fldChar w:fldCharType="begin"/>
            </w:r>
            <w:r w:rsidR="00EC54C9">
              <w:rPr>
                <w:noProof/>
                <w:webHidden/>
              </w:rPr>
              <w:instrText xml:space="preserve"> PAGEREF _Toc449304623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5944CAAC"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4" w:history="1">
            <w:r w:rsidR="00EC54C9" w:rsidRPr="00B006A7">
              <w:rPr>
                <w:rStyle w:val="Hyperlink"/>
                <w:noProof/>
              </w:rPr>
              <w:t>Medicine</w:t>
            </w:r>
            <w:r w:rsidR="00EC54C9">
              <w:rPr>
                <w:noProof/>
                <w:webHidden/>
              </w:rPr>
              <w:tab/>
            </w:r>
            <w:r w:rsidR="00EC54C9">
              <w:rPr>
                <w:noProof/>
                <w:webHidden/>
              </w:rPr>
              <w:fldChar w:fldCharType="begin"/>
            </w:r>
            <w:r w:rsidR="00EC54C9">
              <w:rPr>
                <w:noProof/>
                <w:webHidden/>
              </w:rPr>
              <w:instrText xml:space="preserve"> PAGEREF _Toc449304624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3F200240"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25" w:history="1">
            <w:r w:rsidR="00EC54C9" w:rsidRPr="00B006A7">
              <w:rPr>
                <w:rStyle w:val="Hyperlink"/>
                <w:noProof/>
              </w:rPr>
              <w:t>Threats to orchids in China</w:t>
            </w:r>
            <w:r w:rsidR="00EC54C9">
              <w:rPr>
                <w:noProof/>
                <w:webHidden/>
              </w:rPr>
              <w:tab/>
            </w:r>
            <w:r w:rsidR="00EC54C9">
              <w:rPr>
                <w:noProof/>
                <w:webHidden/>
              </w:rPr>
              <w:fldChar w:fldCharType="begin"/>
            </w:r>
            <w:r w:rsidR="00EC54C9">
              <w:rPr>
                <w:noProof/>
                <w:webHidden/>
              </w:rPr>
              <w:instrText xml:space="preserve"> PAGEREF _Toc449304625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4A031BF4"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6" w:history="1">
            <w:r w:rsidR="00EC54C9" w:rsidRPr="00B006A7">
              <w:rPr>
                <w:rStyle w:val="Hyperlink"/>
                <w:noProof/>
              </w:rPr>
              <w:t>Wild harvesting</w:t>
            </w:r>
            <w:r w:rsidR="00EC54C9">
              <w:rPr>
                <w:noProof/>
                <w:webHidden/>
              </w:rPr>
              <w:tab/>
            </w:r>
            <w:r w:rsidR="00EC54C9">
              <w:rPr>
                <w:noProof/>
                <w:webHidden/>
              </w:rPr>
              <w:fldChar w:fldCharType="begin"/>
            </w:r>
            <w:r w:rsidR="00EC54C9">
              <w:rPr>
                <w:noProof/>
                <w:webHidden/>
              </w:rPr>
              <w:instrText xml:space="preserve"> PAGEREF _Toc449304626 \h </w:instrText>
            </w:r>
            <w:r w:rsidR="00EC54C9">
              <w:rPr>
                <w:noProof/>
                <w:webHidden/>
              </w:rPr>
            </w:r>
            <w:r w:rsidR="00EC54C9">
              <w:rPr>
                <w:noProof/>
                <w:webHidden/>
              </w:rPr>
              <w:fldChar w:fldCharType="separate"/>
            </w:r>
            <w:r w:rsidR="00EC54C9">
              <w:rPr>
                <w:noProof/>
                <w:webHidden/>
              </w:rPr>
              <w:t>13</w:t>
            </w:r>
            <w:r w:rsidR="00EC54C9">
              <w:rPr>
                <w:noProof/>
                <w:webHidden/>
              </w:rPr>
              <w:fldChar w:fldCharType="end"/>
            </w:r>
          </w:hyperlink>
        </w:p>
        <w:p w14:paraId="74543D26"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7" w:history="1">
            <w:r w:rsidR="00EC54C9" w:rsidRPr="00B006A7">
              <w:rPr>
                <w:rStyle w:val="Hyperlink"/>
                <w:noProof/>
              </w:rPr>
              <w:t>Deforestation</w:t>
            </w:r>
            <w:r w:rsidR="00EC54C9">
              <w:rPr>
                <w:noProof/>
                <w:webHidden/>
              </w:rPr>
              <w:tab/>
            </w:r>
            <w:r w:rsidR="00EC54C9">
              <w:rPr>
                <w:noProof/>
                <w:webHidden/>
              </w:rPr>
              <w:fldChar w:fldCharType="begin"/>
            </w:r>
            <w:r w:rsidR="00EC54C9">
              <w:rPr>
                <w:noProof/>
                <w:webHidden/>
              </w:rPr>
              <w:instrText xml:space="preserve"> PAGEREF _Toc449304627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5EBACF04"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8" w:history="1">
            <w:r w:rsidR="00EC54C9" w:rsidRPr="00B006A7">
              <w:rPr>
                <w:rStyle w:val="Hyperlink"/>
                <w:noProof/>
              </w:rPr>
              <w:t>Urbanization</w:t>
            </w:r>
            <w:r w:rsidR="00EC54C9">
              <w:rPr>
                <w:noProof/>
                <w:webHidden/>
              </w:rPr>
              <w:tab/>
            </w:r>
            <w:r w:rsidR="00EC54C9">
              <w:rPr>
                <w:noProof/>
                <w:webHidden/>
              </w:rPr>
              <w:fldChar w:fldCharType="begin"/>
            </w:r>
            <w:r w:rsidR="00EC54C9">
              <w:rPr>
                <w:noProof/>
                <w:webHidden/>
              </w:rPr>
              <w:instrText xml:space="preserve"> PAGEREF _Toc449304628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3FA4C22A"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29" w:history="1">
            <w:r w:rsidR="00EC54C9" w:rsidRPr="00B006A7">
              <w:rPr>
                <w:rStyle w:val="Hyperlink"/>
                <w:noProof/>
              </w:rPr>
              <w:t>Cultivation</w:t>
            </w:r>
            <w:r w:rsidR="00EC54C9">
              <w:rPr>
                <w:noProof/>
                <w:webHidden/>
              </w:rPr>
              <w:tab/>
            </w:r>
            <w:r w:rsidR="00EC54C9">
              <w:rPr>
                <w:noProof/>
                <w:webHidden/>
              </w:rPr>
              <w:fldChar w:fldCharType="begin"/>
            </w:r>
            <w:r w:rsidR="00EC54C9">
              <w:rPr>
                <w:noProof/>
                <w:webHidden/>
              </w:rPr>
              <w:instrText xml:space="preserve"> PAGEREF _Toc449304629 \h </w:instrText>
            </w:r>
            <w:r w:rsidR="00EC54C9">
              <w:rPr>
                <w:noProof/>
                <w:webHidden/>
              </w:rPr>
            </w:r>
            <w:r w:rsidR="00EC54C9">
              <w:rPr>
                <w:noProof/>
                <w:webHidden/>
              </w:rPr>
              <w:fldChar w:fldCharType="separate"/>
            </w:r>
            <w:r w:rsidR="00EC54C9">
              <w:rPr>
                <w:noProof/>
                <w:webHidden/>
              </w:rPr>
              <w:t>14</w:t>
            </w:r>
            <w:r w:rsidR="00EC54C9">
              <w:rPr>
                <w:noProof/>
                <w:webHidden/>
              </w:rPr>
              <w:fldChar w:fldCharType="end"/>
            </w:r>
          </w:hyperlink>
        </w:p>
        <w:p w14:paraId="2EB9ACCF"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0" w:history="1">
            <w:r w:rsidR="00EC54C9" w:rsidRPr="00B006A7">
              <w:rPr>
                <w:rStyle w:val="Hyperlink"/>
                <w:noProof/>
              </w:rPr>
              <w:t>Protected areas</w:t>
            </w:r>
            <w:r w:rsidR="00EC54C9">
              <w:rPr>
                <w:noProof/>
                <w:webHidden/>
              </w:rPr>
              <w:tab/>
            </w:r>
            <w:r w:rsidR="00EC54C9">
              <w:rPr>
                <w:noProof/>
                <w:webHidden/>
              </w:rPr>
              <w:fldChar w:fldCharType="begin"/>
            </w:r>
            <w:r w:rsidR="00EC54C9">
              <w:rPr>
                <w:noProof/>
                <w:webHidden/>
              </w:rPr>
              <w:instrText xml:space="preserve"> PAGEREF _Toc449304630 \h </w:instrText>
            </w:r>
            <w:r w:rsidR="00EC54C9">
              <w:rPr>
                <w:noProof/>
                <w:webHidden/>
              </w:rPr>
            </w:r>
            <w:r w:rsidR="00EC54C9">
              <w:rPr>
                <w:noProof/>
                <w:webHidden/>
              </w:rPr>
              <w:fldChar w:fldCharType="separate"/>
            </w:r>
            <w:r w:rsidR="00EC54C9">
              <w:rPr>
                <w:noProof/>
                <w:webHidden/>
              </w:rPr>
              <w:t>15</w:t>
            </w:r>
            <w:r w:rsidR="00EC54C9">
              <w:rPr>
                <w:noProof/>
                <w:webHidden/>
              </w:rPr>
              <w:fldChar w:fldCharType="end"/>
            </w:r>
          </w:hyperlink>
        </w:p>
        <w:p w14:paraId="24275C17"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31" w:history="1">
            <w:r w:rsidR="00EC54C9" w:rsidRPr="00B006A7">
              <w:rPr>
                <w:rStyle w:val="Hyperlink"/>
                <w:noProof/>
              </w:rPr>
              <w:t>MAXENT</w:t>
            </w:r>
            <w:r w:rsidR="00EC54C9">
              <w:rPr>
                <w:noProof/>
                <w:webHidden/>
              </w:rPr>
              <w:tab/>
            </w:r>
            <w:r w:rsidR="00EC54C9">
              <w:rPr>
                <w:noProof/>
                <w:webHidden/>
              </w:rPr>
              <w:fldChar w:fldCharType="begin"/>
            </w:r>
            <w:r w:rsidR="00EC54C9">
              <w:rPr>
                <w:noProof/>
                <w:webHidden/>
              </w:rPr>
              <w:instrText xml:space="preserve"> PAGEREF _Toc449304631 \h </w:instrText>
            </w:r>
            <w:r w:rsidR="00EC54C9">
              <w:rPr>
                <w:noProof/>
                <w:webHidden/>
              </w:rPr>
            </w:r>
            <w:r w:rsidR="00EC54C9">
              <w:rPr>
                <w:noProof/>
                <w:webHidden/>
              </w:rPr>
              <w:fldChar w:fldCharType="separate"/>
            </w:r>
            <w:r w:rsidR="00EC54C9">
              <w:rPr>
                <w:noProof/>
                <w:webHidden/>
              </w:rPr>
              <w:t>15</w:t>
            </w:r>
            <w:r w:rsidR="00EC54C9">
              <w:rPr>
                <w:noProof/>
                <w:webHidden/>
              </w:rPr>
              <w:fldChar w:fldCharType="end"/>
            </w:r>
          </w:hyperlink>
        </w:p>
        <w:p w14:paraId="15049E7F"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2" w:history="1">
            <w:r w:rsidR="00EC54C9" w:rsidRPr="00B006A7">
              <w:rPr>
                <w:rStyle w:val="Hyperlink"/>
                <w:noProof/>
              </w:rPr>
              <w:t>Maximum Entropy</w:t>
            </w:r>
            <w:r w:rsidR="00EC54C9">
              <w:rPr>
                <w:noProof/>
                <w:webHidden/>
              </w:rPr>
              <w:tab/>
            </w:r>
            <w:r w:rsidR="00EC54C9">
              <w:rPr>
                <w:noProof/>
                <w:webHidden/>
              </w:rPr>
              <w:fldChar w:fldCharType="begin"/>
            </w:r>
            <w:r w:rsidR="00EC54C9">
              <w:rPr>
                <w:noProof/>
                <w:webHidden/>
              </w:rPr>
              <w:instrText xml:space="preserve"> PAGEREF _Toc449304632 \h </w:instrText>
            </w:r>
            <w:r w:rsidR="00EC54C9">
              <w:rPr>
                <w:noProof/>
                <w:webHidden/>
              </w:rPr>
            </w:r>
            <w:r w:rsidR="00EC54C9">
              <w:rPr>
                <w:noProof/>
                <w:webHidden/>
              </w:rPr>
              <w:fldChar w:fldCharType="separate"/>
            </w:r>
            <w:r w:rsidR="00EC54C9">
              <w:rPr>
                <w:noProof/>
                <w:webHidden/>
              </w:rPr>
              <w:t>16</w:t>
            </w:r>
            <w:r w:rsidR="00EC54C9">
              <w:rPr>
                <w:noProof/>
                <w:webHidden/>
              </w:rPr>
              <w:fldChar w:fldCharType="end"/>
            </w:r>
          </w:hyperlink>
        </w:p>
        <w:p w14:paraId="6D413431"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3" w:history="1">
            <w:r w:rsidR="00EC54C9" w:rsidRPr="00B006A7">
              <w:rPr>
                <w:rStyle w:val="Hyperlink"/>
                <w:noProof/>
              </w:rPr>
              <w:t>MAXENT</w:t>
            </w:r>
            <w:r w:rsidR="00EC54C9">
              <w:rPr>
                <w:noProof/>
                <w:webHidden/>
              </w:rPr>
              <w:tab/>
            </w:r>
            <w:r w:rsidR="00EC54C9">
              <w:rPr>
                <w:noProof/>
                <w:webHidden/>
              </w:rPr>
              <w:fldChar w:fldCharType="begin"/>
            </w:r>
            <w:r w:rsidR="00EC54C9">
              <w:rPr>
                <w:noProof/>
                <w:webHidden/>
              </w:rPr>
              <w:instrText xml:space="preserve"> PAGEREF _Toc449304633 \h </w:instrText>
            </w:r>
            <w:r w:rsidR="00EC54C9">
              <w:rPr>
                <w:noProof/>
                <w:webHidden/>
              </w:rPr>
            </w:r>
            <w:r w:rsidR="00EC54C9">
              <w:rPr>
                <w:noProof/>
                <w:webHidden/>
              </w:rPr>
              <w:fldChar w:fldCharType="separate"/>
            </w:r>
            <w:r w:rsidR="00EC54C9">
              <w:rPr>
                <w:noProof/>
                <w:webHidden/>
              </w:rPr>
              <w:t>17</w:t>
            </w:r>
            <w:r w:rsidR="00EC54C9">
              <w:rPr>
                <w:noProof/>
                <w:webHidden/>
              </w:rPr>
              <w:fldChar w:fldCharType="end"/>
            </w:r>
          </w:hyperlink>
        </w:p>
        <w:p w14:paraId="797C35A2"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4" w:history="1">
            <w:r w:rsidR="00EC54C9" w:rsidRPr="00B006A7">
              <w:rPr>
                <w:rStyle w:val="Hyperlink"/>
                <w:noProof/>
              </w:rPr>
              <w:t>What can it be used for?</w:t>
            </w:r>
            <w:r w:rsidR="00EC54C9">
              <w:rPr>
                <w:noProof/>
                <w:webHidden/>
              </w:rPr>
              <w:tab/>
            </w:r>
            <w:r w:rsidR="00EC54C9">
              <w:rPr>
                <w:noProof/>
                <w:webHidden/>
              </w:rPr>
              <w:fldChar w:fldCharType="begin"/>
            </w:r>
            <w:r w:rsidR="00EC54C9">
              <w:rPr>
                <w:noProof/>
                <w:webHidden/>
              </w:rPr>
              <w:instrText xml:space="preserve"> PAGEREF _Toc449304634 \h </w:instrText>
            </w:r>
            <w:r w:rsidR="00EC54C9">
              <w:rPr>
                <w:noProof/>
                <w:webHidden/>
              </w:rPr>
            </w:r>
            <w:r w:rsidR="00EC54C9">
              <w:rPr>
                <w:noProof/>
                <w:webHidden/>
              </w:rPr>
              <w:fldChar w:fldCharType="separate"/>
            </w:r>
            <w:r w:rsidR="00EC54C9">
              <w:rPr>
                <w:noProof/>
                <w:webHidden/>
              </w:rPr>
              <w:t>20</w:t>
            </w:r>
            <w:r w:rsidR="00EC54C9">
              <w:rPr>
                <w:noProof/>
                <w:webHidden/>
              </w:rPr>
              <w:fldChar w:fldCharType="end"/>
            </w:r>
          </w:hyperlink>
        </w:p>
        <w:p w14:paraId="2D226F2E"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5" w:history="1">
            <w:r w:rsidR="00EC54C9" w:rsidRPr="00B006A7">
              <w:rPr>
                <w:rStyle w:val="Hyperlink"/>
                <w:noProof/>
              </w:rPr>
              <w:t>Where it falls short…</w:t>
            </w:r>
            <w:r w:rsidR="00EC54C9">
              <w:rPr>
                <w:noProof/>
                <w:webHidden/>
              </w:rPr>
              <w:tab/>
            </w:r>
            <w:r w:rsidR="00EC54C9">
              <w:rPr>
                <w:noProof/>
                <w:webHidden/>
              </w:rPr>
              <w:fldChar w:fldCharType="begin"/>
            </w:r>
            <w:r w:rsidR="00EC54C9">
              <w:rPr>
                <w:noProof/>
                <w:webHidden/>
              </w:rPr>
              <w:instrText xml:space="preserve"> PAGEREF _Toc449304635 \h </w:instrText>
            </w:r>
            <w:r w:rsidR="00EC54C9">
              <w:rPr>
                <w:noProof/>
                <w:webHidden/>
              </w:rPr>
            </w:r>
            <w:r w:rsidR="00EC54C9">
              <w:rPr>
                <w:noProof/>
                <w:webHidden/>
              </w:rPr>
              <w:fldChar w:fldCharType="separate"/>
            </w:r>
            <w:r w:rsidR="00EC54C9">
              <w:rPr>
                <w:noProof/>
                <w:webHidden/>
              </w:rPr>
              <w:t>22</w:t>
            </w:r>
            <w:r w:rsidR="00EC54C9">
              <w:rPr>
                <w:noProof/>
                <w:webHidden/>
              </w:rPr>
              <w:fldChar w:fldCharType="end"/>
            </w:r>
          </w:hyperlink>
        </w:p>
        <w:p w14:paraId="1D0FFDC5"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36" w:history="1">
            <w:r w:rsidR="00EC54C9" w:rsidRPr="00B006A7">
              <w:rPr>
                <w:rStyle w:val="Hyperlink"/>
                <w:noProof/>
              </w:rPr>
              <w:t>Conclusions</w:t>
            </w:r>
            <w:r w:rsidR="00EC54C9">
              <w:rPr>
                <w:noProof/>
                <w:webHidden/>
              </w:rPr>
              <w:tab/>
            </w:r>
            <w:r w:rsidR="00EC54C9">
              <w:rPr>
                <w:noProof/>
                <w:webHidden/>
              </w:rPr>
              <w:fldChar w:fldCharType="begin"/>
            </w:r>
            <w:r w:rsidR="00EC54C9">
              <w:rPr>
                <w:noProof/>
                <w:webHidden/>
              </w:rPr>
              <w:instrText xml:space="preserve"> PAGEREF _Toc449304636 \h </w:instrText>
            </w:r>
            <w:r w:rsidR="00EC54C9">
              <w:rPr>
                <w:noProof/>
                <w:webHidden/>
              </w:rPr>
            </w:r>
            <w:r w:rsidR="00EC54C9">
              <w:rPr>
                <w:noProof/>
                <w:webHidden/>
              </w:rPr>
              <w:fldChar w:fldCharType="separate"/>
            </w:r>
            <w:r w:rsidR="00EC54C9">
              <w:rPr>
                <w:noProof/>
                <w:webHidden/>
              </w:rPr>
              <w:t>23</w:t>
            </w:r>
            <w:r w:rsidR="00EC54C9">
              <w:rPr>
                <w:noProof/>
                <w:webHidden/>
              </w:rPr>
              <w:fldChar w:fldCharType="end"/>
            </w:r>
          </w:hyperlink>
        </w:p>
        <w:p w14:paraId="0987420A"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37" w:history="1">
            <w:r w:rsidR="00EC54C9" w:rsidRPr="00B006A7">
              <w:rPr>
                <w:rStyle w:val="Hyperlink"/>
                <w:noProof/>
              </w:rPr>
              <w:t>ENM Tools</w:t>
            </w:r>
            <w:r w:rsidR="00EC54C9">
              <w:rPr>
                <w:noProof/>
                <w:webHidden/>
              </w:rPr>
              <w:tab/>
            </w:r>
            <w:r w:rsidR="00EC54C9">
              <w:rPr>
                <w:noProof/>
                <w:webHidden/>
              </w:rPr>
              <w:fldChar w:fldCharType="begin"/>
            </w:r>
            <w:r w:rsidR="00EC54C9">
              <w:rPr>
                <w:noProof/>
                <w:webHidden/>
              </w:rPr>
              <w:instrText xml:space="preserve"> PAGEREF _Toc449304637 \h </w:instrText>
            </w:r>
            <w:r w:rsidR="00EC54C9">
              <w:rPr>
                <w:noProof/>
                <w:webHidden/>
              </w:rPr>
            </w:r>
            <w:r w:rsidR="00EC54C9">
              <w:rPr>
                <w:noProof/>
                <w:webHidden/>
              </w:rPr>
              <w:fldChar w:fldCharType="separate"/>
            </w:r>
            <w:r w:rsidR="00EC54C9">
              <w:rPr>
                <w:noProof/>
                <w:webHidden/>
              </w:rPr>
              <w:t>23</w:t>
            </w:r>
            <w:r w:rsidR="00EC54C9">
              <w:rPr>
                <w:noProof/>
                <w:webHidden/>
              </w:rPr>
              <w:fldChar w:fldCharType="end"/>
            </w:r>
          </w:hyperlink>
        </w:p>
        <w:p w14:paraId="24FD3A73"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38" w:history="1">
            <w:r w:rsidR="00EC54C9" w:rsidRPr="00B006A7">
              <w:rPr>
                <w:rStyle w:val="Hyperlink"/>
                <w:noProof/>
              </w:rPr>
              <w:t>Methods</w:t>
            </w:r>
            <w:r w:rsidR="00EC54C9">
              <w:rPr>
                <w:noProof/>
                <w:webHidden/>
              </w:rPr>
              <w:tab/>
            </w:r>
            <w:r w:rsidR="00EC54C9">
              <w:rPr>
                <w:noProof/>
                <w:webHidden/>
              </w:rPr>
              <w:fldChar w:fldCharType="begin"/>
            </w:r>
            <w:r w:rsidR="00EC54C9">
              <w:rPr>
                <w:noProof/>
                <w:webHidden/>
              </w:rPr>
              <w:instrText xml:space="preserve"> PAGEREF _Toc449304638 \h </w:instrText>
            </w:r>
            <w:r w:rsidR="00EC54C9">
              <w:rPr>
                <w:noProof/>
                <w:webHidden/>
              </w:rPr>
            </w:r>
            <w:r w:rsidR="00EC54C9">
              <w:rPr>
                <w:noProof/>
                <w:webHidden/>
              </w:rPr>
              <w:fldChar w:fldCharType="separate"/>
            </w:r>
            <w:r w:rsidR="00EC54C9">
              <w:rPr>
                <w:noProof/>
                <w:webHidden/>
              </w:rPr>
              <w:t>25</w:t>
            </w:r>
            <w:r w:rsidR="00EC54C9">
              <w:rPr>
                <w:noProof/>
                <w:webHidden/>
              </w:rPr>
              <w:fldChar w:fldCharType="end"/>
            </w:r>
          </w:hyperlink>
        </w:p>
        <w:p w14:paraId="21B805D3"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39" w:history="1">
            <w:r w:rsidR="00EC54C9" w:rsidRPr="00B006A7">
              <w:rPr>
                <w:rStyle w:val="Hyperlink"/>
                <w:noProof/>
              </w:rPr>
              <w:t>Description of the study site</w:t>
            </w:r>
            <w:r w:rsidR="00EC54C9">
              <w:rPr>
                <w:noProof/>
                <w:webHidden/>
              </w:rPr>
              <w:tab/>
            </w:r>
            <w:r w:rsidR="00EC54C9">
              <w:rPr>
                <w:noProof/>
                <w:webHidden/>
              </w:rPr>
              <w:fldChar w:fldCharType="begin"/>
            </w:r>
            <w:r w:rsidR="00EC54C9">
              <w:rPr>
                <w:noProof/>
                <w:webHidden/>
              </w:rPr>
              <w:instrText xml:space="preserve"> PAGEREF _Toc449304639 \h </w:instrText>
            </w:r>
            <w:r w:rsidR="00EC54C9">
              <w:rPr>
                <w:noProof/>
                <w:webHidden/>
              </w:rPr>
            </w:r>
            <w:r w:rsidR="00EC54C9">
              <w:rPr>
                <w:noProof/>
                <w:webHidden/>
              </w:rPr>
              <w:fldChar w:fldCharType="separate"/>
            </w:r>
            <w:r w:rsidR="00EC54C9">
              <w:rPr>
                <w:noProof/>
                <w:webHidden/>
              </w:rPr>
              <w:t>25</w:t>
            </w:r>
            <w:r w:rsidR="00EC54C9">
              <w:rPr>
                <w:noProof/>
                <w:webHidden/>
              </w:rPr>
              <w:fldChar w:fldCharType="end"/>
            </w:r>
          </w:hyperlink>
        </w:p>
        <w:p w14:paraId="2BC44466"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40" w:history="1">
            <w:r w:rsidR="00EC54C9" w:rsidRPr="00B006A7">
              <w:rPr>
                <w:rStyle w:val="Hyperlink"/>
                <w:noProof/>
              </w:rPr>
              <w:t>Fieldwork</w:t>
            </w:r>
            <w:r w:rsidR="00EC54C9">
              <w:rPr>
                <w:noProof/>
                <w:webHidden/>
              </w:rPr>
              <w:tab/>
            </w:r>
            <w:r w:rsidR="00EC54C9">
              <w:rPr>
                <w:noProof/>
                <w:webHidden/>
              </w:rPr>
              <w:fldChar w:fldCharType="begin"/>
            </w:r>
            <w:r w:rsidR="00EC54C9">
              <w:rPr>
                <w:noProof/>
                <w:webHidden/>
              </w:rPr>
              <w:instrText xml:space="preserve"> PAGEREF _Toc449304640 \h </w:instrText>
            </w:r>
            <w:r w:rsidR="00EC54C9">
              <w:rPr>
                <w:noProof/>
                <w:webHidden/>
              </w:rPr>
            </w:r>
            <w:r w:rsidR="00EC54C9">
              <w:rPr>
                <w:noProof/>
                <w:webHidden/>
              </w:rPr>
              <w:fldChar w:fldCharType="separate"/>
            </w:r>
            <w:r w:rsidR="00EC54C9">
              <w:rPr>
                <w:noProof/>
                <w:webHidden/>
              </w:rPr>
              <w:t>27</w:t>
            </w:r>
            <w:r w:rsidR="00EC54C9">
              <w:rPr>
                <w:noProof/>
                <w:webHidden/>
              </w:rPr>
              <w:fldChar w:fldCharType="end"/>
            </w:r>
          </w:hyperlink>
        </w:p>
        <w:p w14:paraId="2380C13E"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41" w:history="1">
            <w:r w:rsidR="00EC54C9" w:rsidRPr="00B006A7">
              <w:rPr>
                <w:rStyle w:val="Hyperlink"/>
                <w:noProof/>
              </w:rPr>
              <w:t>Data preparation</w:t>
            </w:r>
            <w:r w:rsidR="00EC54C9">
              <w:rPr>
                <w:noProof/>
                <w:webHidden/>
              </w:rPr>
              <w:tab/>
            </w:r>
            <w:r w:rsidR="00EC54C9">
              <w:rPr>
                <w:noProof/>
                <w:webHidden/>
              </w:rPr>
              <w:fldChar w:fldCharType="begin"/>
            </w:r>
            <w:r w:rsidR="00EC54C9">
              <w:rPr>
                <w:noProof/>
                <w:webHidden/>
              </w:rPr>
              <w:instrText xml:space="preserve"> PAGEREF _Toc449304641 \h </w:instrText>
            </w:r>
            <w:r w:rsidR="00EC54C9">
              <w:rPr>
                <w:noProof/>
                <w:webHidden/>
              </w:rPr>
            </w:r>
            <w:r w:rsidR="00EC54C9">
              <w:rPr>
                <w:noProof/>
                <w:webHidden/>
              </w:rPr>
              <w:fldChar w:fldCharType="separate"/>
            </w:r>
            <w:r w:rsidR="00EC54C9">
              <w:rPr>
                <w:noProof/>
                <w:webHidden/>
              </w:rPr>
              <w:t>28</w:t>
            </w:r>
            <w:r w:rsidR="00EC54C9">
              <w:rPr>
                <w:noProof/>
                <w:webHidden/>
              </w:rPr>
              <w:fldChar w:fldCharType="end"/>
            </w:r>
          </w:hyperlink>
        </w:p>
        <w:p w14:paraId="1D82263E"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42" w:history="1">
            <w:r w:rsidR="00EC54C9" w:rsidRPr="00B006A7">
              <w:rPr>
                <w:rStyle w:val="Hyperlink"/>
                <w:noProof/>
              </w:rPr>
              <w:t>Selection of species</w:t>
            </w:r>
            <w:r w:rsidR="00EC54C9">
              <w:rPr>
                <w:noProof/>
                <w:webHidden/>
              </w:rPr>
              <w:tab/>
            </w:r>
            <w:r w:rsidR="00EC54C9">
              <w:rPr>
                <w:noProof/>
                <w:webHidden/>
              </w:rPr>
              <w:fldChar w:fldCharType="begin"/>
            </w:r>
            <w:r w:rsidR="00EC54C9">
              <w:rPr>
                <w:noProof/>
                <w:webHidden/>
              </w:rPr>
              <w:instrText xml:space="preserve"> PAGEREF _Toc449304642 \h </w:instrText>
            </w:r>
            <w:r w:rsidR="00EC54C9">
              <w:rPr>
                <w:noProof/>
                <w:webHidden/>
              </w:rPr>
            </w:r>
            <w:r w:rsidR="00EC54C9">
              <w:rPr>
                <w:noProof/>
                <w:webHidden/>
              </w:rPr>
              <w:fldChar w:fldCharType="separate"/>
            </w:r>
            <w:r w:rsidR="00EC54C9">
              <w:rPr>
                <w:noProof/>
                <w:webHidden/>
              </w:rPr>
              <w:t>28</w:t>
            </w:r>
            <w:r w:rsidR="00EC54C9">
              <w:rPr>
                <w:noProof/>
                <w:webHidden/>
              </w:rPr>
              <w:fldChar w:fldCharType="end"/>
            </w:r>
          </w:hyperlink>
        </w:p>
        <w:p w14:paraId="2501CD46"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43" w:history="1">
            <w:r w:rsidR="00EC54C9" w:rsidRPr="00B006A7">
              <w:rPr>
                <w:rStyle w:val="Hyperlink"/>
                <w:noProof/>
              </w:rPr>
              <w:t>Presence points</w:t>
            </w:r>
            <w:r w:rsidR="00EC54C9">
              <w:rPr>
                <w:noProof/>
                <w:webHidden/>
              </w:rPr>
              <w:tab/>
            </w:r>
            <w:r w:rsidR="00EC54C9">
              <w:rPr>
                <w:noProof/>
                <w:webHidden/>
              </w:rPr>
              <w:fldChar w:fldCharType="begin"/>
            </w:r>
            <w:r w:rsidR="00EC54C9">
              <w:rPr>
                <w:noProof/>
                <w:webHidden/>
              </w:rPr>
              <w:instrText xml:space="preserve"> PAGEREF _Toc449304643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512CCB79"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44" w:history="1">
            <w:r w:rsidR="00EC54C9" w:rsidRPr="00B006A7">
              <w:rPr>
                <w:rStyle w:val="Hyperlink"/>
                <w:noProof/>
              </w:rPr>
              <w:t xml:space="preserve">Environmental variables </w:t>
            </w:r>
            <w:r w:rsidR="00EC54C9">
              <w:rPr>
                <w:noProof/>
                <w:webHidden/>
              </w:rPr>
              <w:tab/>
            </w:r>
            <w:r w:rsidR="00EC54C9">
              <w:rPr>
                <w:noProof/>
                <w:webHidden/>
              </w:rPr>
              <w:fldChar w:fldCharType="begin"/>
            </w:r>
            <w:r w:rsidR="00EC54C9">
              <w:rPr>
                <w:noProof/>
                <w:webHidden/>
              </w:rPr>
              <w:instrText xml:space="preserve"> PAGEREF _Toc449304644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3E86C104"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45" w:history="1">
            <w:r w:rsidR="00EC54C9" w:rsidRPr="00B006A7">
              <w:rPr>
                <w:rStyle w:val="Hyperlink"/>
                <w:noProof/>
              </w:rPr>
              <w:t>Habitat suitability modelling with MAXENT</w:t>
            </w:r>
            <w:r w:rsidR="00EC54C9">
              <w:rPr>
                <w:noProof/>
                <w:webHidden/>
              </w:rPr>
              <w:tab/>
            </w:r>
            <w:r w:rsidR="00EC54C9">
              <w:rPr>
                <w:noProof/>
                <w:webHidden/>
              </w:rPr>
              <w:fldChar w:fldCharType="begin"/>
            </w:r>
            <w:r w:rsidR="00EC54C9">
              <w:rPr>
                <w:noProof/>
                <w:webHidden/>
              </w:rPr>
              <w:instrText xml:space="preserve"> PAGEREF _Toc449304645 \h </w:instrText>
            </w:r>
            <w:r w:rsidR="00EC54C9">
              <w:rPr>
                <w:noProof/>
                <w:webHidden/>
              </w:rPr>
            </w:r>
            <w:r w:rsidR="00EC54C9">
              <w:rPr>
                <w:noProof/>
                <w:webHidden/>
              </w:rPr>
              <w:fldChar w:fldCharType="separate"/>
            </w:r>
            <w:r w:rsidR="00EC54C9">
              <w:rPr>
                <w:noProof/>
                <w:webHidden/>
              </w:rPr>
              <w:t>36</w:t>
            </w:r>
            <w:r w:rsidR="00EC54C9">
              <w:rPr>
                <w:noProof/>
                <w:webHidden/>
              </w:rPr>
              <w:fldChar w:fldCharType="end"/>
            </w:r>
          </w:hyperlink>
        </w:p>
        <w:p w14:paraId="52A78B0C"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46" w:history="1">
            <w:r w:rsidR="00EC54C9" w:rsidRPr="00B006A7">
              <w:rPr>
                <w:rStyle w:val="Hyperlink"/>
                <w:noProof/>
              </w:rPr>
              <w:t>Model selection</w:t>
            </w:r>
            <w:r w:rsidR="00EC54C9">
              <w:rPr>
                <w:noProof/>
                <w:webHidden/>
              </w:rPr>
              <w:tab/>
            </w:r>
            <w:r w:rsidR="00EC54C9">
              <w:rPr>
                <w:noProof/>
                <w:webHidden/>
              </w:rPr>
              <w:fldChar w:fldCharType="begin"/>
            </w:r>
            <w:r w:rsidR="00EC54C9">
              <w:rPr>
                <w:noProof/>
                <w:webHidden/>
              </w:rPr>
              <w:instrText xml:space="preserve"> PAGEREF _Toc449304646 \h </w:instrText>
            </w:r>
            <w:r w:rsidR="00EC54C9">
              <w:rPr>
                <w:noProof/>
                <w:webHidden/>
              </w:rPr>
            </w:r>
            <w:r w:rsidR="00EC54C9">
              <w:rPr>
                <w:noProof/>
                <w:webHidden/>
              </w:rPr>
              <w:fldChar w:fldCharType="separate"/>
            </w:r>
            <w:r w:rsidR="00EC54C9">
              <w:rPr>
                <w:noProof/>
                <w:webHidden/>
              </w:rPr>
              <w:t>36</w:t>
            </w:r>
            <w:r w:rsidR="00EC54C9">
              <w:rPr>
                <w:noProof/>
                <w:webHidden/>
              </w:rPr>
              <w:fldChar w:fldCharType="end"/>
            </w:r>
          </w:hyperlink>
        </w:p>
        <w:p w14:paraId="008E27FA"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47" w:history="1">
            <w:r w:rsidR="00EC54C9" w:rsidRPr="00B006A7">
              <w:rPr>
                <w:rStyle w:val="Hyperlink"/>
                <w:noProof/>
              </w:rPr>
              <w:t>Final models</w:t>
            </w:r>
            <w:r w:rsidR="00EC54C9">
              <w:rPr>
                <w:noProof/>
                <w:webHidden/>
              </w:rPr>
              <w:tab/>
            </w:r>
            <w:r w:rsidR="00EC54C9">
              <w:rPr>
                <w:noProof/>
                <w:webHidden/>
              </w:rPr>
              <w:fldChar w:fldCharType="begin"/>
            </w:r>
            <w:r w:rsidR="00EC54C9">
              <w:rPr>
                <w:noProof/>
                <w:webHidden/>
              </w:rPr>
              <w:instrText xml:space="preserve"> PAGEREF _Toc449304647 \h </w:instrText>
            </w:r>
            <w:r w:rsidR="00EC54C9">
              <w:rPr>
                <w:noProof/>
                <w:webHidden/>
              </w:rPr>
            </w:r>
            <w:r w:rsidR="00EC54C9">
              <w:rPr>
                <w:noProof/>
                <w:webHidden/>
              </w:rPr>
              <w:fldChar w:fldCharType="separate"/>
            </w:r>
            <w:r w:rsidR="00EC54C9">
              <w:rPr>
                <w:noProof/>
                <w:webHidden/>
              </w:rPr>
              <w:t>37</w:t>
            </w:r>
            <w:r w:rsidR="00EC54C9">
              <w:rPr>
                <w:noProof/>
                <w:webHidden/>
              </w:rPr>
              <w:fldChar w:fldCharType="end"/>
            </w:r>
          </w:hyperlink>
        </w:p>
        <w:p w14:paraId="68A04269"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48" w:history="1">
            <w:r w:rsidR="00EC54C9" w:rsidRPr="00B006A7">
              <w:rPr>
                <w:rStyle w:val="Hyperlink"/>
                <w:noProof/>
              </w:rPr>
              <w:t>Analysis</w:t>
            </w:r>
            <w:r w:rsidR="00EC54C9">
              <w:rPr>
                <w:noProof/>
                <w:webHidden/>
              </w:rPr>
              <w:tab/>
            </w:r>
            <w:r w:rsidR="00EC54C9">
              <w:rPr>
                <w:noProof/>
                <w:webHidden/>
              </w:rPr>
              <w:fldChar w:fldCharType="begin"/>
            </w:r>
            <w:r w:rsidR="00EC54C9">
              <w:rPr>
                <w:noProof/>
                <w:webHidden/>
              </w:rPr>
              <w:instrText xml:space="preserve"> PAGEREF _Toc449304648 \h </w:instrText>
            </w:r>
            <w:r w:rsidR="00EC54C9">
              <w:rPr>
                <w:noProof/>
                <w:webHidden/>
              </w:rPr>
            </w:r>
            <w:r w:rsidR="00EC54C9">
              <w:rPr>
                <w:noProof/>
                <w:webHidden/>
              </w:rPr>
              <w:fldChar w:fldCharType="separate"/>
            </w:r>
            <w:r w:rsidR="00EC54C9">
              <w:rPr>
                <w:noProof/>
                <w:webHidden/>
              </w:rPr>
              <w:t>38</w:t>
            </w:r>
            <w:r w:rsidR="00EC54C9">
              <w:rPr>
                <w:noProof/>
                <w:webHidden/>
              </w:rPr>
              <w:fldChar w:fldCharType="end"/>
            </w:r>
          </w:hyperlink>
        </w:p>
        <w:p w14:paraId="6720B6DF"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49" w:history="1">
            <w:r w:rsidR="00EC54C9" w:rsidRPr="00B006A7">
              <w:rPr>
                <w:rStyle w:val="Hyperlink"/>
                <w:noProof/>
              </w:rPr>
              <w:t>Results</w:t>
            </w:r>
            <w:r w:rsidR="00EC54C9">
              <w:rPr>
                <w:noProof/>
                <w:webHidden/>
              </w:rPr>
              <w:tab/>
            </w:r>
            <w:r w:rsidR="00EC54C9">
              <w:rPr>
                <w:noProof/>
                <w:webHidden/>
              </w:rPr>
              <w:fldChar w:fldCharType="begin"/>
            </w:r>
            <w:r w:rsidR="00EC54C9">
              <w:rPr>
                <w:noProof/>
                <w:webHidden/>
              </w:rPr>
              <w:instrText xml:space="preserve"> PAGEREF _Toc449304649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6D14708F"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50" w:history="1">
            <w:r w:rsidR="00EC54C9" w:rsidRPr="00B006A7">
              <w:rPr>
                <w:rStyle w:val="Hyperlink"/>
                <w:noProof/>
              </w:rPr>
              <w:t>Orchid locations</w:t>
            </w:r>
            <w:r w:rsidR="00EC54C9">
              <w:rPr>
                <w:noProof/>
                <w:webHidden/>
              </w:rPr>
              <w:tab/>
            </w:r>
            <w:r w:rsidR="00EC54C9">
              <w:rPr>
                <w:noProof/>
                <w:webHidden/>
              </w:rPr>
              <w:fldChar w:fldCharType="begin"/>
            </w:r>
            <w:r w:rsidR="00EC54C9">
              <w:rPr>
                <w:noProof/>
                <w:webHidden/>
              </w:rPr>
              <w:instrText xml:space="preserve"> PAGEREF _Toc449304650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442F1F33"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51" w:history="1">
            <w:r w:rsidR="00EC54C9" w:rsidRPr="00B006A7">
              <w:rPr>
                <w:rStyle w:val="Hyperlink"/>
                <w:noProof/>
              </w:rPr>
              <w:t>Environmental variables</w:t>
            </w:r>
            <w:r w:rsidR="00EC54C9">
              <w:rPr>
                <w:noProof/>
                <w:webHidden/>
              </w:rPr>
              <w:tab/>
            </w:r>
            <w:r w:rsidR="00EC54C9">
              <w:rPr>
                <w:noProof/>
                <w:webHidden/>
              </w:rPr>
              <w:fldChar w:fldCharType="begin"/>
            </w:r>
            <w:r w:rsidR="00EC54C9">
              <w:rPr>
                <w:noProof/>
                <w:webHidden/>
              </w:rPr>
              <w:instrText xml:space="preserve"> PAGEREF _Toc449304651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5ECCCE1A"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52" w:history="1">
            <w:r w:rsidR="00EC54C9" w:rsidRPr="00B006A7">
              <w:rPr>
                <w:rStyle w:val="Hyperlink"/>
                <w:noProof/>
              </w:rPr>
              <w:t>Model suitability</w:t>
            </w:r>
            <w:r w:rsidR="00EC54C9">
              <w:rPr>
                <w:noProof/>
                <w:webHidden/>
              </w:rPr>
              <w:tab/>
            </w:r>
            <w:r w:rsidR="00EC54C9">
              <w:rPr>
                <w:noProof/>
                <w:webHidden/>
              </w:rPr>
              <w:fldChar w:fldCharType="begin"/>
            </w:r>
            <w:r w:rsidR="00EC54C9">
              <w:rPr>
                <w:noProof/>
                <w:webHidden/>
              </w:rPr>
              <w:instrText xml:space="preserve"> PAGEREF _Toc449304652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720BAED5"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53" w:history="1">
            <w:r w:rsidR="00EC54C9" w:rsidRPr="00B006A7">
              <w:rPr>
                <w:rStyle w:val="Hyperlink"/>
                <w:noProof/>
              </w:rPr>
              <w:t>Final models</w:t>
            </w:r>
            <w:r w:rsidR="00EC54C9">
              <w:rPr>
                <w:noProof/>
                <w:webHidden/>
              </w:rPr>
              <w:tab/>
            </w:r>
            <w:r w:rsidR="00EC54C9">
              <w:rPr>
                <w:noProof/>
                <w:webHidden/>
              </w:rPr>
              <w:fldChar w:fldCharType="begin"/>
            </w:r>
            <w:r w:rsidR="00EC54C9">
              <w:rPr>
                <w:noProof/>
                <w:webHidden/>
              </w:rPr>
              <w:instrText xml:space="preserve"> PAGEREF _Toc449304653 \h </w:instrText>
            </w:r>
            <w:r w:rsidR="00EC54C9">
              <w:rPr>
                <w:noProof/>
                <w:webHidden/>
              </w:rPr>
            </w:r>
            <w:r w:rsidR="00EC54C9">
              <w:rPr>
                <w:noProof/>
                <w:webHidden/>
              </w:rPr>
              <w:fldChar w:fldCharType="separate"/>
            </w:r>
            <w:r w:rsidR="00EC54C9">
              <w:rPr>
                <w:noProof/>
                <w:webHidden/>
              </w:rPr>
              <w:t>40</w:t>
            </w:r>
            <w:r w:rsidR="00EC54C9">
              <w:rPr>
                <w:noProof/>
                <w:webHidden/>
              </w:rPr>
              <w:fldChar w:fldCharType="end"/>
            </w:r>
          </w:hyperlink>
        </w:p>
        <w:p w14:paraId="453F1717"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54" w:history="1">
            <w:r w:rsidR="00EC54C9" w:rsidRPr="00B006A7">
              <w:rPr>
                <w:rStyle w:val="Hyperlink"/>
                <w:i/>
                <w:noProof/>
              </w:rPr>
              <w:t xml:space="preserve">Dendrobium thyrsiflorum – </w:t>
            </w:r>
            <w:r w:rsidR="00EC54C9" w:rsidRPr="00B006A7">
              <w:rPr>
                <w:rStyle w:val="Hyperlink"/>
                <w:noProof/>
              </w:rPr>
              <w:t>all factors (37A)</w:t>
            </w:r>
            <w:r w:rsidR="00EC54C9">
              <w:rPr>
                <w:noProof/>
                <w:webHidden/>
              </w:rPr>
              <w:tab/>
            </w:r>
            <w:r w:rsidR="00EC54C9">
              <w:rPr>
                <w:noProof/>
                <w:webHidden/>
              </w:rPr>
              <w:fldChar w:fldCharType="begin"/>
            </w:r>
            <w:r w:rsidR="00EC54C9">
              <w:rPr>
                <w:noProof/>
                <w:webHidden/>
              </w:rPr>
              <w:instrText xml:space="preserve"> PAGEREF _Toc449304654 \h </w:instrText>
            </w:r>
            <w:r w:rsidR="00EC54C9">
              <w:rPr>
                <w:noProof/>
                <w:webHidden/>
              </w:rPr>
            </w:r>
            <w:r w:rsidR="00EC54C9">
              <w:rPr>
                <w:noProof/>
                <w:webHidden/>
              </w:rPr>
              <w:fldChar w:fldCharType="separate"/>
            </w:r>
            <w:r w:rsidR="00EC54C9">
              <w:rPr>
                <w:noProof/>
                <w:webHidden/>
              </w:rPr>
              <w:t>40</w:t>
            </w:r>
            <w:r w:rsidR="00EC54C9">
              <w:rPr>
                <w:noProof/>
                <w:webHidden/>
              </w:rPr>
              <w:fldChar w:fldCharType="end"/>
            </w:r>
          </w:hyperlink>
        </w:p>
        <w:p w14:paraId="2065B4FC"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55" w:history="1">
            <w:r w:rsidR="00EC54C9" w:rsidRPr="00B006A7">
              <w:rPr>
                <w:rStyle w:val="Hyperlink"/>
                <w:i/>
                <w:noProof/>
              </w:rPr>
              <w:t xml:space="preserve">Dendrobium thyrsiflorum – </w:t>
            </w:r>
            <w:r w:rsidR="00EC54C9" w:rsidRPr="00B006A7">
              <w:rPr>
                <w:rStyle w:val="Hyperlink"/>
                <w:noProof/>
              </w:rPr>
              <w:t>natural factors only (37N)</w:t>
            </w:r>
            <w:r w:rsidR="00EC54C9">
              <w:rPr>
                <w:noProof/>
                <w:webHidden/>
              </w:rPr>
              <w:tab/>
            </w:r>
            <w:r w:rsidR="00EC54C9">
              <w:rPr>
                <w:noProof/>
                <w:webHidden/>
              </w:rPr>
              <w:fldChar w:fldCharType="begin"/>
            </w:r>
            <w:r w:rsidR="00EC54C9">
              <w:rPr>
                <w:noProof/>
                <w:webHidden/>
              </w:rPr>
              <w:instrText xml:space="preserve"> PAGEREF _Toc449304655 \h </w:instrText>
            </w:r>
            <w:r w:rsidR="00EC54C9">
              <w:rPr>
                <w:noProof/>
                <w:webHidden/>
              </w:rPr>
            </w:r>
            <w:r w:rsidR="00EC54C9">
              <w:rPr>
                <w:noProof/>
                <w:webHidden/>
              </w:rPr>
              <w:fldChar w:fldCharType="separate"/>
            </w:r>
            <w:r w:rsidR="00EC54C9">
              <w:rPr>
                <w:noProof/>
                <w:webHidden/>
              </w:rPr>
              <w:t>43</w:t>
            </w:r>
            <w:r w:rsidR="00EC54C9">
              <w:rPr>
                <w:noProof/>
                <w:webHidden/>
              </w:rPr>
              <w:fldChar w:fldCharType="end"/>
            </w:r>
          </w:hyperlink>
        </w:p>
        <w:p w14:paraId="78DCE309"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56" w:history="1">
            <w:r w:rsidR="00EC54C9" w:rsidRPr="00B006A7">
              <w:rPr>
                <w:rStyle w:val="Hyperlink"/>
                <w:i/>
                <w:noProof/>
              </w:rPr>
              <w:t xml:space="preserve">Luisia magniflora – </w:t>
            </w:r>
            <w:r w:rsidR="00EC54C9" w:rsidRPr="00B006A7">
              <w:rPr>
                <w:rStyle w:val="Hyperlink"/>
                <w:noProof/>
              </w:rPr>
              <w:t>all factors (35A)</w:t>
            </w:r>
            <w:r w:rsidR="00EC54C9">
              <w:rPr>
                <w:noProof/>
                <w:webHidden/>
              </w:rPr>
              <w:tab/>
            </w:r>
            <w:r w:rsidR="00EC54C9">
              <w:rPr>
                <w:noProof/>
                <w:webHidden/>
              </w:rPr>
              <w:fldChar w:fldCharType="begin"/>
            </w:r>
            <w:r w:rsidR="00EC54C9">
              <w:rPr>
                <w:noProof/>
                <w:webHidden/>
              </w:rPr>
              <w:instrText xml:space="preserve"> PAGEREF _Toc449304656 \h </w:instrText>
            </w:r>
            <w:r w:rsidR="00EC54C9">
              <w:rPr>
                <w:noProof/>
                <w:webHidden/>
              </w:rPr>
            </w:r>
            <w:r w:rsidR="00EC54C9">
              <w:rPr>
                <w:noProof/>
                <w:webHidden/>
              </w:rPr>
              <w:fldChar w:fldCharType="separate"/>
            </w:r>
            <w:r w:rsidR="00EC54C9">
              <w:rPr>
                <w:noProof/>
                <w:webHidden/>
              </w:rPr>
              <w:t>46</w:t>
            </w:r>
            <w:r w:rsidR="00EC54C9">
              <w:rPr>
                <w:noProof/>
                <w:webHidden/>
              </w:rPr>
              <w:fldChar w:fldCharType="end"/>
            </w:r>
          </w:hyperlink>
        </w:p>
        <w:p w14:paraId="4CFED903"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57" w:history="1">
            <w:r w:rsidR="00EC54C9" w:rsidRPr="00B006A7">
              <w:rPr>
                <w:rStyle w:val="Hyperlink"/>
                <w:noProof/>
              </w:rPr>
              <w:t>Luisia magniflora – natural factors only (35N)</w:t>
            </w:r>
            <w:r w:rsidR="00EC54C9">
              <w:rPr>
                <w:noProof/>
                <w:webHidden/>
              </w:rPr>
              <w:tab/>
            </w:r>
            <w:r w:rsidR="00EC54C9">
              <w:rPr>
                <w:noProof/>
                <w:webHidden/>
              </w:rPr>
              <w:fldChar w:fldCharType="begin"/>
            </w:r>
            <w:r w:rsidR="00EC54C9">
              <w:rPr>
                <w:noProof/>
                <w:webHidden/>
              </w:rPr>
              <w:instrText xml:space="preserve"> PAGEREF _Toc449304657 \h </w:instrText>
            </w:r>
            <w:r w:rsidR="00EC54C9">
              <w:rPr>
                <w:noProof/>
                <w:webHidden/>
              </w:rPr>
            </w:r>
            <w:r w:rsidR="00EC54C9">
              <w:rPr>
                <w:noProof/>
                <w:webHidden/>
              </w:rPr>
              <w:fldChar w:fldCharType="separate"/>
            </w:r>
            <w:r w:rsidR="00EC54C9">
              <w:rPr>
                <w:noProof/>
                <w:webHidden/>
              </w:rPr>
              <w:t>50</w:t>
            </w:r>
            <w:r w:rsidR="00EC54C9">
              <w:rPr>
                <w:noProof/>
                <w:webHidden/>
              </w:rPr>
              <w:fldChar w:fldCharType="end"/>
            </w:r>
          </w:hyperlink>
        </w:p>
        <w:p w14:paraId="67D834F5" w14:textId="77777777" w:rsidR="00EC54C9" w:rsidRDefault="004B7FC7">
          <w:pPr>
            <w:pStyle w:val="TOC2"/>
            <w:tabs>
              <w:tab w:val="right" w:leader="dot" w:pos="9016"/>
            </w:tabs>
            <w:rPr>
              <w:rFonts w:asciiTheme="minorHAnsi" w:eastAsiaTheme="minorEastAsia" w:hAnsiTheme="minorHAnsi" w:cstheme="minorBidi"/>
              <w:noProof/>
              <w:sz w:val="22"/>
              <w:lang w:val="en-GB" w:eastAsia="en-GB"/>
            </w:rPr>
          </w:pPr>
          <w:hyperlink w:anchor="_Toc449304658" w:history="1">
            <w:r w:rsidR="00EC54C9" w:rsidRPr="00B006A7">
              <w:rPr>
                <w:rStyle w:val="Hyperlink"/>
                <w:noProof/>
              </w:rPr>
              <w:t>Final maps</w:t>
            </w:r>
            <w:r w:rsidR="00EC54C9">
              <w:rPr>
                <w:noProof/>
                <w:webHidden/>
              </w:rPr>
              <w:tab/>
            </w:r>
            <w:r w:rsidR="00EC54C9">
              <w:rPr>
                <w:noProof/>
                <w:webHidden/>
              </w:rPr>
              <w:fldChar w:fldCharType="begin"/>
            </w:r>
            <w:r w:rsidR="00EC54C9">
              <w:rPr>
                <w:noProof/>
                <w:webHidden/>
              </w:rPr>
              <w:instrText xml:space="preserve"> PAGEREF _Toc449304658 \h </w:instrText>
            </w:r>
            <w:r w:rsidR="00EC54C9">
              <w:rPr>
                <w:noProof/>
                <w:webHidden/>
              </w:rPr>
            </w:r>
            <w:r w:rsidR="00EC54C9">
              <w:rPr>
                <w:noProof/>
                <w:webHidden/>
              </w:rPr>
              <w:fldChar w:fldCharType="separate"/>
            </w:r>
            <w:r w:rsidR="00EC54C9">
              <w:rPr>
                <w:noProof/>
                <w:webHidden/>
              </w:rPr>
              <w:t>53</w:t>
            </w:r>
            <w:r w:rsidR="00EC54C9">
              <w:rPr>
                <w:noProof/>
                <w:webHidden/>
              </w:rPr>
              <w:fldChar w:fldCharType="end"/>
            </w:r>
          </w:hyperlink>
        </w:p>
        <w:p w14:paraId="6C749848"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59" w:history="1">
            <w:r w:rsidR="00EC54C9" w:rsidRPr="00B006A7">
              <w:rPr>
                <w:rStyle w:val="Hyperlink"/>
                <w:i/>
                <w:noProof/>
              </w:rPr>
              <w:t xml:space="preserve">Dendrobium thyrsiflorum – </w:t>
            </w:r>
            <w:r w:rsidR="00EC54C9" w:rsidRPr="00B006A7">
              <w:rPr>
                <w:rStyle w:val="Hyperlink"/>
                <w:noProof/>
              </w:rPr>
              <w:t>all factors</w:t>
            </w:r>
            <w:r w:rsidR="00EC54C9">
              <w:rPr>
                <w:noProof/>
                <w:webHidden/>
              </w:rPr>
              <w:tab/>
            </w:r>
            <w:r w:rsidR="00EC54C9">
              <w:rPr>
                <w:noProof/>
                <w:webHidden/>
              </w:rPr>
              <w:fldChar w:fldCharType="begin"/>
            </w:r>
            <w:r w:rsidR="00EC54C9">
              <w:rPr>
                <w:noProof/>
                <w:webHidden/>
              </w:rPr>
              <w:instrText xml:space="preserve"> PAGEREF _Toc449304659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5002F6F8"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60" w:history="1">
            <w:r w:rsidR="00EC54C9" w:rsidRPr="00B006A7">
              <w:rPr>
                <w:rStyle w:val="Hyperlink"/>
                <w:i/>
                <w:noProof/>
              </w:rPr>
              <w:t xml:space="preserve">Dendrobium thyrsiflorum – </w:t>
            </w:r>
            <w:r w:rsidR="00EC54C9" w:rsidRPr="00B006A7">
              <w:rPr>
                <w:rStyle w:val="Hyperlink"/>
                <w:noProof/>
              </w:rPr>
              <w:t>natural factors only</w:t>
            </w:r>
            <w:r w:rsidR="00EC54C9">
              <w:rPr>
                <w:noProof/>
                <w:webHidden/>
              </w:rPr>
              <w:tab/>
            </w:r>
            <w:r w:rsidR="00EC54C9">
              <w:rPr>
                <w:noProof/>
                <w:webHidden/>
              </w:rPr>
              <w:fldChar w:fldCharType="begin"/>
            </w:r>
            <w:r w:rsidR="00EC54C9">
              <w:rPr>
                <w:noProof/>
                <w:webHidden/>
              </w:rPr>
              <w:instrText xml:space="preserve"> PAGEREF _Toc449304660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1CC968D4"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61" w:history="1">
            <w:r w:rsidR="00EC54C9" w:rsidRPr="00B006A7">
              <w:rPr>
                <w:rStyle w:val="Hyperlink"/>
                <w:i/>
                <w:noProof/>
              </w:rPr>
              <w:t xml:space="preserve">Luisia magniflora – </w:t>
            </w:r>
            <w:r w:rsidR="00EC54C9" w:rsidRPr="00B006A7">
              <w:rPr>
                <w:rStyle w:val="Hyperlink"/>
                <w:noProof/>
              </w:rPr>
              <w:t>all factors</w:t>
            </w:r>
            <w:r w:rsidR="00EC54C9">
              <w:rPr>
                <w:noProof/>
                <w:webHidden/>
              </w:rPr>
              <w:tab/>
            </w:r>
            <w:r w:rsidR="00EC54C9">
              <w:rPr>
                <w:noProof/>
                <w:webHidden/>
              </w:rPr>
              <w:fldChar w:fldCharType="begin"/>
            </w:r>
            <w:r w:rsidR="00EC54C9">
              <w:rPr>
                <w:noProof/>
                <w:webHidden/>
              </w:rPr>
              <w:instrText xml:space="preserve"> PAGEREF _Toc449304661 \h </w:instrText>
            </w:r>
            <w:r w:rsidR="00EC54C9">
              <w:rPr>
                <w:noProof/>
                <w:webHidden/>
              </w:rPr>
            </w:r>
            <w:r w:rsidR="00EC54C9">
              <w:rPr>
                <w:noProof/>
                <w:webHidden/>
              </w:rPr>
              <w:fldChar w:fldCharType="separate"/>
            </w:r>
            <w:r w:rsidR="00EC54C9">
              <w:rPr>
                <w:noProof/>
                <w:webHidden/>
              </w:rPr>
              <w:t>56</w:t>
            </w:r>
            <w:r w:rsidR="00EC54C9">
              <w:rPr>
                <w:noProof/>
                <w:webHidden/>
              </w:rPr>
              <w:fldChar w:fldCharType="end"/>
            </w:r>
          </w:hyperlink>
        </w:p>
        <w:p w14:paraId="75C75398" w14:textId="77777777" w:rsidR="00EC54C9" w:rsidRDefault="004B7FC7">
          <w:pPr>
            <w:pStyle w:val="TOC3"/>
            <w:tabs>
              <w:tab w:val="right" w:leader="dot" w:pos="9016"/>
            </w:tabs>
            <w:rPr>
              <w:rFonts w:asciiTheme="minorHAnsi" w:eastAsiaTheme="minorEastAsia" w:hAnsiTheme="minorHAnsi" w:cstheme="minorBidi"/>
              <w:noProof/>
              <w:sz w:val="22"/>
              <w:lang w:val="en-GB" w:eastAsia="en-GB"/>
            </w:rPr>
          </w:pPr>
          <w:hyperlink w:anchor="_Toc449304662" w:history="1">
            <w:r w:rsidR="00EC54C9" w:rsidRPr="00B006A7">
              <w:rPr>
                <w:rStyle w:val="Hyperlink"/>
                <w:i/>
                <w:noProof/>
              </w:rPr>
              <w:t xml:space="preserve">Luisia magniflora – </w:t>
            </w:r>
            <w:r w:rsidR="00EC54C9" w:rsidRPr="00B006A7">
              <w:rPr>
                <w:rStyle w:val="Hyperlink"/>
                <w:noProof/>
              </w:rPr>
              <w:t>natural factors only</w:t>
            </w:r>
            <w:r w:rsidR="00EC54C9">
              <w:rPr>
                <w:noProof/>
                <w:webHidden/>
              </w:rPr>
              <w:tab/>
            </w:r>
            <w:r w:rsidR="00EC54C9">
              <w:rPr>
                <w:noProof/>
                <w:webHidden/>
              </w:rPr>
              <w:fldChar w:fldCharType="begin"/>
            </w:r>
            <w:r w:rsidR="00EC54C9">
              <w:rPr>
                <w:noProof/>
                <w:webHidden/>
              </w:rPr>
              <w:instrText xml:space="preserve"> PAGEREF _Toc449304662 \h </w:instrText>
            </w:r>
            <w:r w:rsidR="00EC54C9">
              <w:rPr>
                <w:noProof/>
                <w:webHidden/>
              </w:rPr>
            </w:r>
            <w:r w:rsidR="00EC54C9">
              <w:rPr>
                <w:noProof/>
                <w:webHidden/>
              </w:rPr>
              <w:fldChar w:fldCharType="separate"/>
            </w:r>
            <w:r w:rsidR="00EC54C9">
              <w:rPr>
                <w:noProof/>
                <w:webHidden/>
              </w:rPr>
              <w:t>56</w:t>
            </w:r>
            <w:r w:rsidR="00EC54C9">
              <w:rPr>
                <w:noProof/>
                <w:webHidden/>
              </w:rPr>
              <w:fldChar w:fldCharType="end"/>
            </w:r>
          </w:hyperlink>
        </w:p>
        <w:p w14:paraId="7ADEF277"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63" w:history="1">
            <w:r w:rsidR="00EC54C9" w:rsidRPr="00B006A7">
              <w:rPr>
                <w:rStyle w:val="Hyperlink"/>
                <w:noProof/>
              </w:rPr>
              <w:t>Discussion</w:t>
            </w:r>
            <w:r w:rsidR="00EC54C9">
              <w:rPr>
                <w:noProof/>
                <w:webHidden/>
              </w:rPr>
              <w:tab/>
            </w:r>
            <w:r w:rsidR="00EC54C9">
              <w:rPr>
                <w:noProof/>
                <w:webHidden/>
              </w:rPr>
              <w:fldChar w:fldCharType="begin"/>
            </w:r>
            <w:r w:rsidR="00EC54C9">
              <w:rPr>
                <w:noProof/>
                <w:webHidden/>
              </w:rPr>
              <w:instrText xml:space="preserve"> PAGEREF _Toc449304663 \h </w:instrText>
            </w:r>
            <w:r w:rsidR="00EC54C9">
              <w:rPr>
                <w:noProof/>
                <w:webHidden/>
              </w:rPr>
            </w:r>
            <w:r w:rsidR="00EC54C9">
              <w:rPr>
                <w:noProof/>
                <w:webHidden/>
              </w:rPr>
              <w:fldChar w:fldCharType="separate"/>
            </w:r>
            <w:r w:rsidR="00EC54C9">
              <w:rPr>
                <w:noProof/>
                <w:webHidden/>
              </w:rPr>
              <w:t>58</w:t>
            </w:r>
            <w:r w:rsidR="00EC54C9">
              <w:rPr>
                <w:noProof/>
                <w:webHidden/>
              </w:rPr>
              <w:fldChar w:fldCharType="end"/>
            </w:r>
          </w:hyperlink>
        </w:p>
        <w:p w14:paraId="5608AFFF"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64" w:history="1">
            <w:r w:rsidR="00EC54C9" w:rsidRPr="00B006A7">
              <w:rPr>
                <w:rStyle w:val="Hyperlink"/>
                <w:noProof/>
              </w:rPr>
              <w:t>Conclusions</w:t>
            </w:r>
            <w:r w:rsidR="00EC54C9">
              <w:rPr>
                <w:noProof/>
                <w:webHidden/>
              </w:rPr>
              <w:tab/>
            </w:r>
            <w:r w:rsidR="00EC54C9">
              <w:rPr>
                <w:noProof/>
                <w:webHidden/>
              </w:rPr>
              <w:fldChar w:fldCharType="begin"/>
            </w:r>
            <w:r w:rsidR="00EC54C9">
              <w:rPr>
                <w:noProof/>
                <w:webHidden/>
              </w:rPr>
              <w:instrText xml:space="preserve"> PAGEREF _Toc449304664 \h </w:instrText>
            </w:r>
            <w:r w:rsidR="00EC54C9">
              <w:rPr>
                <w:noProof/>
                <w:webHidden/>
              </w:rPr>
            </w:r>
            <w:r w:rsidR="00EC54C9">
              <w:rPr>
                <w:noProof/>
                <w:webHidden/>
              </w:rPr>
              <w:fldChar w:fldCharType="separate"/>
            </w:r>
            <w:r w:rsidR="00EC54C9">
              <w:rPr>
                <w:noProof/>
                <w:webHidden/>
              </w:rPr>
              <w:t>59</w:t>
            </w:r>
            <w:r w:rsidR="00EC54C9">
              <w:rPr>
                <w:noProof/>
                <w:webHidden/>
              </w:rPr>
              <w:fldChar w:fldCharType="end"/>
            </w:r>
          </w:hyperlink>
        </w:p>
        <w:p w14:paraId="2654B1B7"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65" w:history="1">
            <w:r w:rsidR="00EC54C9" w:rsidRPr="00B006A7">
              <w:rPr>
                <w:rStyle w:val="Hyperlink"/>
                <w:noProof/>
              </w:rPr>
              <w:t>References</w:t>
            </w:r>
            <w:r w:rsidR="00EC54C9">
              <w:rPr>
                <w:noProof/>
                <w:webHidden/>
              </w:rPr>
              <w:tab/>
            </w:r>
            <w:r w:rsidR="00EC54C9">
              <w:rPr>
                <w:noProof/>
                <w:webHidden/>
              </w:rPr>
              <w:fldChar w:fldCharType="begin"/>
            </w:r>
            <w:r w:rsidR="00EC54C9">
              <w:rPr>
                <w:noProof/>
                <w:webHidden/>
              </w:rPr>
              <w:instrText xml:space="preserve"> PAGEREF _Toc449304665 \h </w:instrText>
            </w:r>
            <w:r w:rsidR="00EC54C9">
              <w:rPr>
                <w:noProof/>
                <w:webHidden/>
              </w:rPr>
            </w:r>
            <w:r w:rsidR="00EC54C9">
              <w:rPr>
                <w:noProof/>
                <w:webHidden/>
              </w:rPr>
              <w:fldChar w:fldCharType="separate"/>
            </w:r>
            <w:r w:rsidR="00EC54C9">
              <w:rPr>
                <w:noProof/>
                <w:webHidden/>
              </w:rPr>
              <w:t>60</w:t>
            </w:r>
            <w:r w:rsidR="00EC54C9">
              <w:rPr>
                <w:noProof/>
                <w:webHidden/>
              </w:rPr>
              <w:fldChar w:fldCharType="end"/>
            </w:r>
          </w:hyperlink>
        </w:p>
        <w:p w14:paraId="1A32786C" w14:textId="77777777" w:rsidR="00EC54C9" w:rsidRDefault="004B7FC7">
          <w:pPr>
            <w:pStyle w:val="TOC1"/>
            <w:tabs>
              <w:tab w:val="right" w:leader="dot" w:pos="9016"/>
            </w:tabs>
            <w:rPr>
              <w:rFonts w:asciiTheme="minorHAnsi" w:eastAsiaTheme="minorEastAsia" w:hAnsiTheme="minorHAnsi" w:cstheme="minorBidi"/>
              <w:noProof/>
              <w:sz w:val="22"/>
              <w:lang w:val="en-GB" w:eastAsia="en-GB"/>
            </w:rPr>
          </w:pPr>
          <w:hyperlink w:anchor="_Toc449304666" w:history="1">
            <w:r w:rsidR="00EC54C9" w:rsidRPr="00B006A7">
              <w:rPr>
                <w:rStyle w:val="Hyperlink"/>
                <w:noProof/>
              </w:rPr>
              <w:t>Appendices</w:t>
            </w:r>
            <w:r w:rsidR="00EC54C9">
              <w:rPr>
                <w:noProof/>
                <w:webHidden/>
              </w:rPr>
              <w:tab/>
            </w:r>
            <w:r w:rsidR="00EC54C9">
              <w:rPr>
                <w:noProof/>
                <w:webHidden/>
              </w:rPr>
              <w:fldChar w:fldCharType="begin"/>
            </w:r>
            <w:r w:rsidR="00EC54C9">
              <w:rPr>
                <w:noProof/>
                <w:webHidden/>
              </w:rPr>
              <w:instrText xml:space="preserve"> PAGEREF _Toc449304666 \h </w:instrText>
            </w:r>
            <w:r w:rsidR="00EC54C9">
              <w:rPr>
                <w:noProof/>
                <w:webHidden/>
              </w:rPr>
            </w:r>
            <w:r w:rsidR="00EC54C9">
              <w:rPr>
                <w:noProof/>
                <w:webHidden/>
              </w:rPr>
              <w:fldChar w:fldCharType="separate"/>
            </w:r>
            <w:r w:rsidR="00EC54C9">
              <w:rPr>
                <w:noProof/>
                <w:webHidden/>
              </w:rPr>
              <w:t>61</w:t>
            </w:r>
            <w:r w:rsidR="00EC54C9">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5305994" w:rsidR="00FA6E03" w:rsidRDefault="008E148B" w:rsidP="008E148B">
      <w:pPr>
        <w:pStyle w:val="Dis1"/>
      </w:pPr>
      <w:bookmarkStart w:id="6" w:name="_Toc449304607"/>
      <w:r>
        <w:t>Tables</w:t>
      </w:r>
      <w:bookmarkEnd w:id="6"/>
    </w:p>
    <w:p w14:paraId="39F625AA"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304667" w:history="1">
        <w:r w:rsidR="00EC54C9" w:rsidRPr="00D35495">
          <w:rPr>
            <w:rStyle w:val="Hyperlink"/>
            <w:noProof/>
          </w:rPr>
          <w:t>Table 1. The number and percent of species with a given conservation status in Xishuangbanna (Liu et al. 2015).</w:t>
        </w:r>
        <w:r w:rsidR="00EC54C9">
          <w:rPr>
            <w:noProof/>
            <w:webHidden/>
          </w:rPr>
          <w:tab/>
        </w:r>
        <w:r w:rsidR="00EC54C9">
          <w:rPr>
            <w:noProof/>
            <w:webHidden/>
          </w:rPr>
          <w:fldChar w:fldCharType="begin"/>
        </w:r>
        <w:r w:rsidR="00EC54C9">
          <w:rPr>
            <w:noProof/>
            <w:webHidden/>
          </w:rPr>
          <w:instrText xml:space="preserve"> PAGEREF _Toc449304667 \h </w:instrText>
        </w:r>
        <w:r w:rsidR="00EC54C9">
          <w:rPr>
            <w:noProof/>
            <w:webHidden/>
          </w:rPr>
        </w:r>
        <w:r w:rsidR="00EC54C9">
          <w:rPr>
            <w:noProof/>
            <w:webHidden/>
          </w:rPr>
          <w:fldChar w:fldCharType="separate"/>
        </w:r>
        <w:r w:rsidR="00EC54C9">
          <w:rPr>
            <w:noProof/>
            <w:webHidden/>
          </w:rPr>
          <w:t>26</w:t>
        </w:r>
        <w:r w:rsidR="00EC54C9">
          <w:rPr>
            <w:noProof/>
            <w:webHidden/>
          </w:rPr>
          <w:fldChar w:fldCharType="end"/>
        </w:r>
      </w:hyperlink>
    </w:p>
    <w:p w14:paraId="330FAE45"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68" w:history="1">
        <w:r w:rsidR="00EC54C9" w:rsidRPr="00D35495">
          <w:rPr>
            <w:rStyle w:val="Hyperlink"/>
            <w:noProof/>
          </w:rPr>
          <w:t>Table 2. The wavelength and resolution of each band supplied by the OLI and TIRS. Bands 1 to 9 are supplied by OLI and Bands 10 and 11 are supplied by TIRS (NASA 2010).</w:t>
        </w:r>
        <w:r w:rsidR="00EC54C9">
          <w:rPr>
            <w:noProof/>
            <w:webHidden/>
          </w:rPr>
          <w:tab/>
        </w:r>
        <w:r w:rsidR="00EC54C9">
          <w:rPr>
            <w:noProof/>
            <w:webHidden/>
          </w:rPr>
          <w:fldChar w:fldCharType="begin"/>
        </w:r>
        <w:r w:rsidR="00EC54C9">
          <w:rPr>
            <w:noProof/>
            <w:webHidden/>
          </w:rPr>
          <w:instrText xml:space="preserve"> PAGEREF _Toc449304668 \h </w:instrText>
        </w:r>
        <w:r w:rsidR="00EC54C9">
          <w:rPr>
            <w:noProof/>
            <w:webHidden/>
          </w:rPr>
        </w:r>
        <w:r w:rsidR="00EC54C9">
          <w:rPr>
            <w:noProof/>
            <w:webHidden/>
          </w:rPr>
          <w:fldChar w:fldCharType="separate"/>
        </w:r>
        <w:r w:rsidR="00EC54C9">
          <w:rPr>
            <w:noProof/>
            <w:webHidden/>
          </w:rPr>
          <w:t>32</w:t>
        </w:r>
        <w:r w:rsidR="00EC54C9">
          <w:rPr>
            <w:noProof/>
            <w:webHidden/>
          </w:rPr>
          <w:fldChar w:fldCharType="end"/>
        </w:r>
      </w:hyperlink>
    </w:p>
    <w:p w14:paraId="7B9D59CA"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69" w:history="1">
        <w:r w:rsidR="00EC54C9" w:rsidRPr="00D35495">
          <w:rPr>
            <w:rStyle w:val="Hyperlink"/>
            <w:noProof/>
          </w:rPr>
          <w:t>Table 3. The path, row, scene ID, and date of capture of each Landsat 8 OLI/TIRS tile.</w:t>
        </w:r>
        <w:r w:rsidR="00EC54C9">
          <w:rPr>
            <w:noProof/>
            <w:webHidden/>
          </w:rPr>
          <w:tab/>
        </w:r>
        <w:r w:rsidR="00EC54C9">
          <w:rPr>
            <w:noProof/>
            <w:webHidden/>
          </w:rPr>
          <w:fldChar w:fldCharType="begin"/>
        </w:r>
        <w:r w:rsidR="00EC54C9">
          <w:rPr>
            <w:noProof/>
            <w:webHidden/>
          </w:rPr>
          <w:instrText xml:space="preserve"> PAGEREF _Toc449304669 \h </w:instrText>
        </w:r>
        <w:r w:rsidR="00EC54C9">
          <w:rPr>
            <w:noProof/>
            <w:webHidden/>
          </w:rPr>
        </w:r>
        <w:r w:rsidR="00EC54C9">
          <w:rPr>
            <w:noProof/>
            <w:webHidden/>
          </w:rPr>
          <w:fldChar w:fldCharType="separate"/>
        </w:r>
        <w:r w:rsidR="00EC54C9">
          <w:rPr>
            <w:noProof/>
            <w:webHidden/>
          </w:rPr>
          <w:t>33</w:t>
        </w:r>
        <w:r w:rsidR="00EC54C9">
          <w:rPr>
            <w:noProof/>
            <w:webHidden/>
          </w:rPr>
          <w:fldChar w:fldCharType="end"/>
        </w:r>
      </w:hyperlink>
    </w:p>
    <w:p w14:paraId="5E8A9A95"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0" w:history="1">
        <w:r w:rsidR="00EC54C9" w:rsidRPr="00D35495">
          <w:rPr>
            <w:rStyle w:val="Hyperlink"/>
            <w:noProof/>
          </w:rPr>
          <w:t>Table 4. The slope of each pixel with the corresponding reclassified value.</w:t>
        </w:r>
        <w:r w:rsidR="00EC54C9">
          <w:rPr>
            <w:noProof/>
            <w:webHidden/>
          </w:rPr>
          <w:tab/>
        </w:r>
        <w:r w:rsidR="00EC54C9">
          <w:rPr>
            <w:noProof/>
            <w:webHidden/>
          </w:rPr>
          <w:fldChar w:fldCharType="begin"/>
        </w:r>
        <w:r w:rsidR="00EC54C9">
          <w:rPr>
            <w:noProof/>
            <w:webHidden/>
          </w:rPr>
          <w:instrText xml:space="preserve"> PAGEREF _Toc449304670 \h </w:instrText>
        </w:r>
        <w:r w:rsidR="00EC54C9">
          <w:rPr>
            <w:noProof/>
            <w:webHidden/>
          </w:rPr>
        </w:r>
        <w:r w:rsidR="00EC54C9">
          <w:rPr>
            <w:noProof/>
            <w:webHidden/>
          </w:rPr>
          <w:fldChar w:fldCharType="separate"/>
        </w:r>
        <w:r w:rsidR="00EC54C9">
          <w:rPr>
            <w:noProof/>
            <w:webHidden/>
          </w:rPr>
          <w:t>34</w:t>
        </w:r>
        <w:r w:rsidR="00EC54C9">
          <w:rPr>
            <w:noProof/>
            <w:webHidden/>
          </w:rPr>
          <w:fldChar w:fldCharType="end"/>
        </w:r>
      </w:hyperlink>
    </w:p>
    <w:p w14:paraId="06593E3E"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1" w:history="1">
        <w:r w:rsidR="00EC54C9" w:rsidRPr="00D35495">
          <w:rPr>
            <w:rStyle w:val="Hyperlink"/>
            <w:noProof/>
          </w:rPr>
          <w:t>Table 5. The aspect of each pixel with the original value and corresponding reclassified value.</w:t>
        </w:r>
        <w:r w:rsidR="00EC54C9">
          <w:rPr>
            <w:noProof/>
            <w:webHidden/>
          </w:rPr>
          <w:tab/>
        </w:r>
        <w:r w:rsidR="00EC54C9">
          <w:rPr>
            <w:noProof/>
            <w:webHidden/>
          </w:rPr>
          <w:fldChar w:fldCharType="begin"/>
        </w:r>
        <w:r w:rsidR="00EC54C9">
          <w:rPr>
            <w:noProof/>
            <w:webHidden/>
          </w:rPr>
          <w:instrText xml:space="preserve"> PAGEREF _Toc449304671 \h </w:instrText>
        </w:r>
        <w:r w:rsidR="00EC54C9">
          <w:rPr>
            <w:noProof/>
            <w:webHidden/>
          </w:rPr>
        </w:r>
        <w:r w:rsidR="00EC54C9">
          <w:rPr>
            <w:noProof/>
            <w:webHidden/>
          </w:rPr>
          <w:fldChar w:fldCharType="separate"/>
        </w:r>
        <w:r w:rsidR="00EC54C9">
          <w:rPr>
            <w:noProof/>
            <w:webHidden/>
          </w:rPr>
          <w:t>35</w:t>
        </w:r>
        <w:r w:rsidR="00EC54C9">
          <w:rPr>
            <w:noProof/>
            <w:webHidden/>
          </w:rPr>
          <w:fldChar w:fldCharType="end"/>
        </w:r>
      </w:hyperlink>
    </w:p>
    <w:p w14:paraId="28B58A85"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2" w:history="1">
        <w:r w:rsidR="00EC54C9" w:rsidRPr="00D35495">
          <w:rPr>
            <w:rStyle w:val="Hyperlink"/>
            <w:noProof/>
          </w:rPr>
          <w:t>Table 6. Aspect-slope matrix showing all possible values within the aspect-slope grid. I.e. a north facing grid cell with a 1% slope would have a value of 11 and a west facing grid cell with a 7% slope would have a value of 27.</w:t>
        </w:r>
        <w:r w:rsidR="00EC54C9">
          <w:rPr>
            <w:noProof/>
            <w:webHidden/>
          </w:rPr>
          <w:tab/>
        </w:r>
        <w:r w:rsidR="00EC54C9">
          <w:rPr>
            <w:noProof/>
            <w:webHidden/>
          </w:rPr>
          <w:fldChar w:fldCharType="begin"/>
        </w:r>
        <w:r w:rsidR="00EC54C9">
          <w:rPr>
            <w:noProof/>
            <w:webHidden/>
          </w:rPr>
          <w:instrText xml:space="preserve"> PAGEREF _Toc449304672 \h </w:instrText>
        </w:r>
        <w:r w:rsidR="00EC54C9">
          <w:rPr>
            <w:noProof/>
            <w:webHidden/>
          </w:rPr>
        </w:r>
        <w:r w:rsidR="00EC54C9">
          <w:rPr>
            <w:noProof/>
            <w:webHidden/>
          </w:rPr>
          <w:fldChar w:fldCharType="separate"/>
        </w:r>
        <w:r w:rsidR="00EC54C9">
          <w:rPr>
            <w:noProof/>
            <w:webHidden/>
          </w:rPr>
          <w:t>35</w:t>
        </w:r>
        <w:r w:rsidR="00EC54C9">
          <w:rPr>
            <w:noProof/>
            <w:webHidden/>
          </w:rPr>
          <w:fldChar w:fldCharType="end"/>
        </w:r>
      </w:hyperlink>
    </w:p>
    <w:p w14:paraId="578FDA6B"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3" w:history="1">
        <w:r w:rsidR="00EC54C9" w:rsidRPr="00D35495">
          <w:rPr>
            <w:rStyle w:val="Hyperlink"/>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 There is no significant correlation between the number of factors and the Δ value in either species.</w:t>
        </w:r>
        <w:r w:rsidR="00EC54C9">
          <w:rPr>
            <w:noProof/>
            <w:webHidden/>
          </w:rPr>
          <w:tab/>
        </w:r>
        <w:r w:rsidR="00EC54C9">
          <w:rPr>
            <w:noProof/>
            <w:webHidden/>
          </w:rPr>
          <w:fldChar w:fldCharType="begin"/>
        </w:r>
        <w:r w:rsidR="00EC54C9">
          <w:rPr>
            <w:noProof/>
            <w:webHidden/>
          </w:rPr>
          <w:instrText xml:space="preserve"> PAGEREF _Toc449304673 \h </w:instrText>
        </w:r>
        <w:r w:rsidR="00EC54C9">
          <w:rPr>
            <w:noProof/>
            <w:webHidden/>
          </w:rPr>
        </w:r>
        <w:r w:rsidR="00EC54C9">
          <w:rPr>
            <w:noProof/>
            <w:webHidden/>
          </w:rPr>
          <w:fldChar w:fldCharType="separate"/>
        </w:r>
        <w:r w:rsidR="00EC54C9">
          <w:rPr>
            <w:noProof/>
            <w:webHidden/>
          </w:rPr>
          <w:t>39</w:t>
        </w:r>
        <w:r w:rsidR="00EC54C9">
          <w:rPr>
            <w:noProof/>
            <w:webHidden/>
          </w:rPr>
          <w:fldChar w:fldCharType="end"/>
        </w:r>
      </w:hyperlink>
    </w:p>
    <w:p w14:paraId="44BB2D5D"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4" w:history="1">
        <w:r w:rsidR="00EC54C9" w:rsidRPr="00D35495">
          <w:rPr>
            <w:rStyle w:val="Hyperlink"/>
            <w:noProof/>
          </w:rPr>
          <w:t>Table 8. The environmental variables used in calculating model 37A with all factors.</w:t>
        </w:r>
        <w:r w:rsidR="00EC54C9">
          <w:rPr>
            <w:noProof/>
            <w:webHidden/>
          </w:rPr>
          <w:tab/>
        </w:r>
        <w:r w:rsidR="00EC54C9">
          <w:rPr>
            <w:noProof/>
            <w:webHidden/>
          </w:rPr>
          <w:fldChar w:fldCharType="begin"/>
        </w:r>
        <w:r w:rsidR="00EC54C9">
          <w:rPr>
            <w:noProof/>
            <w:webHidden/>
          </w:rPr>
          <w:instrText xml:space="preserve"> PAGEREF _Toc449304674 \h </w:instrText>
        </w:r>
        <w:r w:rsidR="00EC54C9">
          <w:rPr>
            <w:noProof/>
            <w:webHidden/>
          </w:rPr>
        </w:r>
        <w:r w:rsidR="00EC54C9">
          <w:rPr>
            <w:noProof/>
            <w:webHidden/>
          </w:rPr>
          <w:fldChar w:fldCharType="separate"/>
        </w:r>
        <w:r w:rsidR="00EC54C9">
          <w:rPr>
            <w:noProof/>
            <w:webHidden/>
          </w:rPr>
          <w:t>41</w:t>
        </w:r>
        <w:r w:rsidR="00EC54C9">
          <w:rPr>
            <w:noProof/>
            <w:webHidden/>
          </w:rPr>
          <w:fldChar w:fldCharType="end"/>
        </w:r>
      </w:hyperlink>
    </w:p>
    <w:p w14:paraId="5BC8113D"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5" w:history="1">
        <w:r w:rsidR="00EC54C9" w:rsidRPr="00D35495">
          <w:rPr>
            <w:rStyle w:val="Hyperlink"/>
            <w:noProof/>
          </w:rPr>
          <w:t>Table 9. The environmental variables used in calculating model 37 with only natural factors.</w:t>
        </w:r>
        <w:r w:rsidR="00EC54C9">
          <w:rPr>
            <w:noProof/>
            <w:webHidden/>
          </w:rPr>
          <w:tab/>
        </w:r>
        <w:r w:rsidR="00EC54C9">
          <w:rPr>
            <w:noProof/>
            <w:webHidden/>
          </w:rPr>
          <w:fldChar w:fldCharType="begin"/>
        </w:r>
        <w:r w:rsidR="00EC54C9">
          <w:rPr>
            <w:noProof/>
            <w:webHidden/>
          </w:rPr>
          <w:instrText xml:space="preserve"> PAGEREF _Toc449304675 \h </w:instrText>
        </w:r>
        <w:r w:rsidR="00EC54C9">
          <w:rPr>
            <w:noProof/>
            <w:webHidden/>
          </w:rPr>
        </w:r>
        <w:r w:rsidR="00EC54C9">
          <w:rPr>
            <w:noProof/>
            <w:webHidden/>
          </w:rPr>
          <w:fldChar w:fldCharType="separate"/>
        </w:r>
        <w:r w:rsidR="00EC54C9">
          <w:rPr>
            <w:noProof/>
            <w:webHidden/>
          </w:rPr>
          <w:t>43</w:t>
        </w:r>
        <w:r w:rsidR="00EC54C9">
          <w:rPr>
            <w:noProof/>
            <w:webHidden/>
          </w:rPr>
          <w:fldChar w:fldCharType="end"/>
        </w:r>
      </w:hyperlink>
    </w:p>
    <w:p w14:paraId="254A43CD"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6" w:history="1">
        <w:r w:rsidR="00EC54C9" w:rsidRPr="00D35495">
          <w:rPr>
            <w:rStyle w:val="Hyperlink"/>
            <w:noProof/>
          </w:rPr>
          <w:t>Table 10. The environmental variables used in calculating model 35 with all factors.</w:t>
        </w:r>
        <w:r w:rsidR="00EC54C9">
          <w:rPr>
            <w:noProof/>
            <w:webHidden/>
          </w:rPr>
          <w:tab/>
        </w:r>
        <w:r w:rsidR="00EC54C9">
          <w:rPr>
            <w:noProof/>
            <w:webHidden/>
          </w:rPr>
          <w:fldChar w:fldCharType="begin"/>
        </w:r>
        <w:r w:rsidR="00EC54C9">
          <w:rPr>
            <w:noProof/>
            <w:webHidden/>
          </w:rPr>
          <w:instrText xml:space="preserve"> PAGEREF _Toc449304676 \h </w:instrText>
        </w:r>
        <w:r w:rsidR="00EC54C9">
          <w:rPr>
            <w:noProof/>
            <w:webHidden/>
          </w:rPr>
        </w:r>
        <w:r w:rsidR="00EC54C9">
          <w:rPr>
            <w:noProof/>
            <w:webHidden/>
          </w:rPr>
          <w:fldChar w:fldCharType="separate"/>
        </w:r>
        <w:r w:rsidR="00EC54C9">
          <w:rPr>
            <w:noProof/>
            <w:webHidden/>
          </w:rPr>
          <w:t>47</w:t>
        </w:r>
        <w:r w:rsidR="00EC54C9">
          <w:rPr>
            <w:noProof/>
            <w:webHidden/>
          </w:rPr>
          <w:fldChar w:fldCharType="end"/>
        </w:r>
      </w:hyperlink>
    </w:p>
    <w:p w14:paraId="2D17E5DE"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7" w:history="1">
        <w:r w:rsidR="00EC54C9" w:rsidRPr="00D35495">
          <w:rPr>
            <w:rStyle w:val="Hyperlink"/>
            <w:noProof/>
          </w:rPr>
          <w:t>Table 11. The environmental variables used in calculating model 35 with only natural factors.</w:t>
        </w:r>
        <w:r w:rsidR="00EC54C9">
          <w:rPr>
            <w:noProof/>
            <w:webHidden/>
          </w:rPr>
          <w:tab/>
        </w:r>
        <w:r w:rsidR="00EC54C9">
          <w:rPr>
            <w:noProof/>
            <w:webHidden/>
          </w:rPr>
          <w:fldChar w:fldCharType="begin"/>
        </w:r>
        <w:r w:rsidR="00EC54C9">
          <w:rPr>
            <w:noProof/>
            <w:webHidden/>
          </w:rPr>
          <w:instrText xml:space="preserve"> PAGEREF _Toc449304677 \h </w:instrText>
        </w:r>
        <w:r w:rsidR="00EC54C9">
          <w:rPr>
            <w:noProof/>
            <w:webHidden/>
          </w:rPr>
        </w:r>
        <w:r w:rsidR="00EC54C9">
          <w:rPr>
            <w:noProof/>
            <w:webHidden/>
          </w:rPr>
          <w:fldChar w:fldCharType="separate"/>
        </w:r>
        <w:r w:rsidR="00EC54C9">
          <w:rPr>
            <w:noProof/>
            <w:webHidden/>
          </w:rPr>
          <w:t>50</w:t>
        </w:r>
        <w:r w:rsidR="00EC54C9">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bookmarkStart w:id="7" w:name="_Toc449304608"/>
      <w:r>
        <w:t>Figures</w:t>
      </w:r>
      <w:bookmarkEnd w:id="7"/>
    </w:p>
    <w:p w14:paraId="18507D69"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304678" w:history="1">
        <w:r w:rsidR="00EC54C9" w:rsidRPr="002430D1">
          <w:rPr>
            <w:rStyle w:val="Hyperlink"/>
            <w:b/>
            <w:noProof/>
          </w:rPr>
          <w:t>Figure 1.</w:t>
        </w:r>
        <w:r w:rsidR="00EC54C9" w:rsidRPr="002430D1">
          <w:rPr>
            <w:rStyle w:val="Hyperlink"/>
            <w:noProof/>
            <w:highlight w:val="green"/>
          </w:rPr>
          <w:t xml:space="preserve"> Illustrates</w:t>
        </w:r>
        <w:r w:rsidR="00EC54C9" w:rsidRPr="002430D1">
          <w:rPr>
            <w:rStyle w:val="Hyperlink"/>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r w:rsidR="00EC54C9">
          <w:rPr>
            <w:noProof/>
            <w:webHidden/>
          </w:rPr>
          <w:tab/>
        </w:r>
        <w:r w:rsidR="00EC54C9">
          <w:rPr>
            <w:noProof/>
            <w:webHidden/>
          </w:rPr>
          <w:fldChar w:fldCharType="begin"/>
        </w:r>
        <w:r w:rsidR="00EC54C9">
          <w:rPr>
            <w:noProof/>
            <w:webHidden/>
          </w:rPr>
          <w:instrText xml:space="preserve"> PAGEREF _Toc449304678 \h </w:instrText>
        </w:r>
        <w:r w:rsidR="00EC54C9">
          <w:rPr>
            <w:noProof/>
            <w:webHidden/>
          </w:rPr>
        </w:r>
        <w:r w:rsidR="00EC54C9">
          <w:rPr>
            <w:noProof/>
            <w:webHidden/>
          </w:rPr>
          <w:fldChar w:fldCharType="separate"/>
        </w:r>
        <w:r w:rsidR="00EC54C9">
          <w:rPr>
            <w:noProof/>
            <w:webHidden/>
          </w:rPr>
          <w:t>18</w:t>
        </w:r>
        <w:r w:rsidR="00EC54C9">
          <w:rPr>
            <w:noProof/>
            <w:webHidden/>
          </w:rPr>
          <w:fldChar w:fldCharType="end"/>
        </w:r>
      </w:hyperlink>
    </w:p>
    <w:p w14:paraId="62E7E98D"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79" w:history="1">
        <w:r w:rsidR="00EC54C9" w:rsidRPr="002430D1">
          <w:rPr>
            <w:rStyle w:val="Hyperlink"/>
            <w:noProof/>
          </w:rPr>
          <w:t xml:space="preserve">Figure 2.The </w:t>
        </w:r>
        <w:r w:rsidR="00EC54C9" w:rsidRPr="002430D1">
          <w:rPr>
            <w:rStyle w:val="Hyperlink"/>
            <w:b/>
            <w:noProof/>
          </w:rPr>
          <w:t xml:space="preserve">inflorescence </w:t>
        </w:r>
        <w:r w:rsidR="00EC54C9" w:rsidRPr="002430D1">
          <w:rPr>
            <w:rStyle w:val="Hyperlink"/>
            <w:noProof/>
          </w:rPr>
          <w:t>of Dt. Picture taken by Neelam Notay at Kew.</w:t>
        </w:r>
        <w:r w:rsidR="00EC54C9">
          <w:rPr>
            <w:noProof/>
            <w:webHidden/>
          </w:rPr>
          <w:tab/>
        </w:r>
        <w:r w:rsidR="00EC54C9">
          <w:rPr>
            <w:noProof/>
            <w:webHidden/>
          </w:rPr>
          <w:fldChar w:fldCharType="begin"/>
        </w:r>
        <w:r w:rsidR="00EC54C9">
          <w:rPr>
            <w:noProof/>
            <w:webHidden/>
          </w:rPr>
          <w:instrText xml:space="preserve"> PAGEREF _Toc449304679 \h </w:instrText>
        </w:r>
        <w:r w:rsidR="00EC54C9">
          <w:rPr>
            <w:noProof/>
            <w:webHidden/>
          </w:rPr>
        </w:r>
        <w:r w:rsidR="00EC54C9">
          <w:rPr>
            <w:noProof/>
            <w:webHidden/>
          </w:rPr>
          <w:fldChar w:fldCharType="separate"/>
        </w:r>
        <w:r w:rsidR="00EC54C9">
          <w:rPr>
            <w:noProof/>
            <w:webHidden/>
          </w:rPr>
          <w:t>31</w:t>
        </w:r>
        <w:r w:rsidR="00EC54C9">
          <w:rPr>
            <w:noProof/>
            <w:webHidden/>
          </w:rPr>
          <w:fldChar w:fldCharType="end"/>
        </w:r>
      </w:hyperlink>
    </w:p>
    <w:p w14:paraId="75F7C034"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0" w:history="1">
        <w:r w:rsidR="00EC54C9" w:rsidRPr="002430D1">
          <w:rPr>
            <w:rStyle w:val="Hyperlink"/>
            <w:noProof/>
          </w:rPr>
          <w:t>Figure 3. ROC curve for model 37A. Sensitivity vs 1-specificity.</w:t>
        </w:r>
        <w:r w:rsidR="00EC54C9">
          <w:rPr>
            <w:noProof/>
            <w:webHidden/>
          </w:rPr>
          <w:tab/>
        </w:r>
        <w:r w:rsidR="00EC54C9">
          <w:rPr>
            <w:noProof/>
            <w:webHidden/>
          </w:rPr>
          <w:fldChar w:fldCharType="begin"/>
        </w:r>
        <w:r w:rsidR="00EC54C9">
          <w:rPr>
            <w:noProof/>
            <w:webHidden/>
          </w:rPr>
          <w:instrText xml:space="preserve"> PAGEREF _Toc449304680 \h </w:instrText>
        </w:r>
        <w:r w:rsidR="00EC54C9">
          <w:rPr>
            <w:noProof/>
            <w:webHidden/>
          </w:rPr>
        </w:r>
        <w:r w:rsidR="00EC54C9">
          <w:rPr>
            <w:noProof/>
            <w:webHidden/>
          </w:rPr>
          <w:fldChar w:fldCharType="separate"/>
        </w:r>
        <w:r w:rsidR="00EC54C9">
          <w:rPr>
            <w:noProof/>
            <w:webHidden/>
          </w:rPr>
          <w:t>42</w:t>
        </w:r>
        <w:r w:rsidR="00EC54C9">
          <w:rPr>
            <w:noProof/>
            <w:webHidden/>
          </w:rPr>
          <w:fldChar w:fldCharType="end"/>
        </w:r>
      </w:hyperlink>
    </w:p>
    <w:p w14:paraId="3C958001"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1" w:history="1">
        <w:r w:rsidR="00EC54C9" w:rsidRPr="002430D1">
          <w:rPr>
            <w:rStyle w:val="Hyperlink"/>
            <w:noProof/>
          </w:rPr>
          <w:t>Figure 4. Jackknife of the regularised training gain for model 37A.</w:t>
        </w:r>
        <w:r w:rsidR="00EC54C9">
          <w:rPr>
            <w:noProof/>
            <w:webHidden/>
          </w:rPr>
          <w:tab/>
        </w:r>
        <w:r w:rsidR="00EC54C9">
          <w:rPr>
            <w:noProof/>
            <w:webHidden/>
          </w:rPr>
          <w:fldChar w:fldCharType="begin"/>
        </w:r>
        <w:r w:rsidR="00EC54C9">
          <w:rPr>
            <w:noProof/>
            <w:webHidden/>
          </w:rPr>
          <w:instrText xml:space="preserve"> PAGEREF _Toc449304681 \h </w:instrText>
        </w:r>
        <w:r w:rsidR="00EC54C9">
          <w:rPr>
            <w:noProof/>
            <w:webHidden/>
          </w:rPr>
        </w:r>
        <w:r w:rsidR="00EC54C9">
          <w:rPr>
            <w:noProof/>
            <w:webHidden/>
          </w:rPr>
          <w:fldChar w:fldCharType="separate"/>
        </w:r>
        <w:r w:rsidR="00EC54C9">
          <w:rPr>
            <w:noProof/>
            <w:webHidden/>
          </w:rPr>
          <w:t>44</w:t>
        </w:r>
        <w:r w:rsidR="00EC54C9">
          <w:rPr>
            <w:noProof/>
            <w:webHidden/>
          </w:rPr>
          <w:fldChar w:fldCharType="end"/>
        </w:r>
      </w:hyperlink>
    </w:p>
    <w:p w14:paraId="4E5C7C9B"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2" w:history="1">
        <w:r w:rsidR="00EC54C9" w:rsidRPr="002430D1">
          <w:rPr>
            <w:rStyle w:val="Hyperlink"/>
            <w:noProof/>
          </w:rPr>
          <w:t>Figure 5. ROC curve for model 37N. Sensitivity vs 1-specificity.</w:t>
        </w:r>
        <w:r w:rsidR="00EC54C9">
          <w:rPr>
            <w:noProof/>
            <w:webHidden/>
          </w:rPr>
          <w:tab/>
        </w:r>
        <w:r w:rsidR="00EC54C9">
          <w:rPr>
            <w:noProof/>
            <w:webHidden/>
          </w:rPr>
          <w:fldChar w:fldCharType="begin"/>
        </w:r>
        <w:r w:rsidR="00EC54C9">
          <w:rPr>
            <w:noProof/>
            <w:webHidden/>
          </w:rPr>
          <w:instrText xml:space="preserve"> PAGEREF _Toc449304682 \h </w:instrText>
        </w:r>
        <w:r w:rsidR="00EC54C9">
          <w:rPr>
            <w:noProof/>
            <w:webHidden/>
          </w:rPr>
        </w:r>
        <w:r w:rsidR="00EC54C9">
          <w:rPr>
            <w:noProof/>
            <w:webHidden/>
          </w:rPr>
          <w:fldChar w:fldCharType="separate"/>
        </w:r>
        <w:r w:rsidR="00EC54C9">
          <w:rPr>
            <w:noProof/>
            <w:webHidden/>
          </w:rPr>
          <w:t>46</w:t>
        </w:r>
        <w:r w:rsidR="00EC54C9">
          <w:rPr>
            <w:noProof/>
            <w:webHidden/>
          </w:rPr>
          <w:fldChar w:fldCharType="end"/>
        </w:r>
      </w:hyperlink>
    </w:p>
    <w:p w14:paraId="4D2522C5"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3" w:history="1">
        <w:r w:rsidR="00EC54C9" w:rsidRPr="002430D1">
          <w:rPr>
            <w:rStyle w:val="Hyperlink"/>
            <w:noProof/>
          </w:rPr>
          <w:t>Figure 6. Jackknife of the regularised training gain for model 37N.</w:t>
        </w:r>
        <w:r w:rsidR="00EC54C9">
          <w:rPr>
            <w:noProof/>
            <w:webHidden/>
          </w:rPr>
          <w:tab/>
        </w:r>
        <w:r w:rsidR="00EC54C9">
          <w:rPr>
            <w:noProof/>
            <w:webHidden/>
          </w:rPr>
          <w:fldChar w:fldCharType="begin"/>
        </w:r>
        <w:r w:rsidR="00EC54C9">
          <w:rPr>
            <w:noProof/>
            <w:webHidden/>
          </w:rPr>
          <w:instrText xml:space="preserve"> PAGEREF _Toc449304683 \h </w:instrText>
        </w:r>
        <w:r w:rsidR="00EC54C9">
          <w:rPr>
            <w:noProof/>
            <w:webHidden/>
          </w:rPr>
        </w:r>
        <w:r w:rsidR="00EC54C9">
          <w:rPr>
            <w:noProof/>
            <w:webHidden/>
          </w:rPr>
          <w:fldChar w:fldCharType="separate"/>
        </w:r>
        <w:r w:rsidR="00EC54C9">
          <w:rPr>
            <w:noProof/>
            <w:webHidden/>
          </w:rPr>
          <w:t>47</w:t>
        </w:r>
        <w:r w:rsidR="00EC54C9">
          <w:rPr>
            <w:noProof/>
            <w:webHidden/>
          </w:rPr>
          <w:fldChar w:fldCharType="end"/>
        </w:r>
      </w:hyperlink>
    </w:p>
    <w:p w14:paraId="24B3BEF4"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4" w:history="1">
        <w:r w:rsidR="00EC54C9" w:rsidRPr="002430D1">
          <w:rPr>
            <w:rStyle w:val="Hyperlink"/>
            <w:noProof/>
          </w:rPr>
          <w:t>Figure 7. ROC curve for model 35A. Sensitivity vs 1-specificity.</w:t>
        </w:r>
        <w:r w:rsidR="00EC54C9">
          <w:rPr>
            <w:noProof/>
            <w:webHidden/>
          </w:rPr>
          <w:tab/>
        </w:r>
        <w:r w:rsidR="00EC54C9">
          <w:rPr>
            <w:noProof/>
            <w:webHidden/>
          </w:rPr>
          <w:fldChar w:fldCharType="begin"/>
        </w:r>
        <w:r w:rsidR="00EC54C9">
          <w:rPr>
            <w:noProof/>
            <w:webHidden/>
          </w:rPr>
          <w:instrText xml:space="preserve"> PAGEREF _Toc449304684 \h </w:instrText>
        </w:r>
        <w:r w:rsidR="00EC54C9">
          <w:rPr>
            <w:noProof/>
            <w:webHidden/>
          </w:rPr>
        </w:r>
        <w:r w:rsidR="00EC54C9">
          <w:rPr>
            <w:noProof/>
            <w:webHidden/>
          </w:rPr>
          <w:fldChar w:fldCharType="separate"/>
        </w:r>
        <w:r w:rsidR="00EC54C9">
          <w:rPr>
            <w:noProof/>
            <w:webHidden/>
          </w:rPr>
          <w:t>49</w:t>
        </w:r>
        <w:r w:rsidR="00EC54C9">
          <w:rPr>
            <w:noProof/>
            <w:webHidden/>
          </w:rPr>
          <w:fldChar w:fldCharType="end"/>
        </w:r>
      </w:hyperlink>
    </w:p>
    <w:p w14:paraId="1EB152E3"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5" w:history="1">
        <w:r w:rsidR="00EC54C9" w:rsidRPr="002430D1">
          <w:rPr>
            <w:rStyle w:val="Hyperlink"/>
            <w:noProof/>
          </w:rPr>
          <w:t>Figure 8. Jackknife of the regularised training gain for model 35A.</w:t>
        </w:r>
        <w:r w:rsidR="00EC54C9">
          <w:rPr>
            <w:noProof/>
            <w:webHidden/>
          </w:rPr>
          <w:tab/>
        </w:r>
        <w:r w:rsidR="00EC54C9">
          <w:rPr>
            <w:noProof/>
            <w:webHidden/>
          </w:rPr>
          <w:fldChar w:fldCharType="begin"/>
        </w:r>
        <w:r w:rsidR="00EC54C9">
          <w:rPr>
            <w:noProof/>
            <w:webHidden/>
          </w:rPr>
          <w:instrText xml:space="preserve"> PAGEREF _Toc449304685 \h </w:instrText>
        </w:r>
        <w:r w:rsidR="00EC54C9">
          <w:rPr>
            <w:noProof/>
            <w:webHidden/>
          </w:rPr>
        </w:r>
        <w:r w:rsidR="00EC54C9">
          <w:rPr>
            <w:noProof/>
            <w:webHidden/>
          </w:rPr>
          <w:fldChar w:fldCharType="separate"/>
        </w:r>
        <w:r w:rsidR="00EC54C9">
          <w:rPr>
            <w:noProof/>
            <w:webHidden/>
          </w:rPr>
          <w:t>51</w:t>
        </w:r>
        <w:r w:rsidR="00EC54C9">
          <w:rPr>
            <w:noProof/>
            <w:webHidden/>
          </w:rPr>
          <w:fldChar w:fldCharType="end"/>
        </w:r>
      </w:hyperlink>
    </w:p>
    <w:p w14:paraId="13C58371"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6" w:history="1">
        <w:r w:rsidR="00EC54C9" w:rsidRPr="002430D1">
          <w:rPr>
            <w:rStyle w:val="Hyperlink"/>
            <w:noProof/>
          </w:rPr>
          <w:t>Figure 9. ROC curve for model 35N. Sensitivity vs 1-specificity.</w:t>
        </w:r>
        <w:r w:rsidR="00EC54C9">
          <w:rPr>
            <w:noProof/>
            <w:webHidden/>
          </w:rPr>
          <w:tab/>
        </w:r>
        <w:r w:rsidR="00EC54C9">
          <w:rPr>
            <w:noProof/>
            <w:webHidden/>
          </w:rPr>
          <w:fldChar w:fldCharType="begin"/>
        </w:r>
        <w:r w:rsidR="00EC54C9">
          <w:rPr>
            <w:noProof/>
            <w:webHidden/>
          </w:rPr>
          <w:instrText xml:space="preserve"> PAGEREF _Toc449304686 \h </w:instrText>
        </w:r>
        <w:r w:rsidR="00EC54C9">
          <w:rPr>
            <w:noProof/>
            <w:webHidden/>
          </w:rPr>
        </w:r>
        <w:r w:rsidR="00EC54C9">
          <w:rPr>
            <w:noProof/>
            <w:webHidden/>
          </w:rPr>
          <w:fldChar w:fldCharType="separate"/>
        </w:r>
        <w:r w:rsidR="00EC54C9">
          <w:rPr>
            <w:noProof/>
            <w:webHidden/>
          </w:rPr>
          <w:t>53</w:t>
        </w:r>
        <w:r w:rsidR="00EC54C9">
          <w:rPr>
            <w:noProof/>
            <w:webHidden/>
          </w:rPr>
          <w:fldChar w:fldCharType="end"/>
        </w:r>
      </w:hyperlink>
    </w:p>
    <w:p w14:paraId="1B5049A3" w14:textId="77777777" w:rsidR="00EC54C9" w:rsidRDefault="004B7FC7">
      <w:pPr>
        <w:pStyle w:val="TableofFigures"/>
        <w:tabs>
          <w:tab w:val="right" w:leader="dot" w:pos="9016"/>
        </w:tabs>
        <w:rPr>
          <w:rFonts w:asciiTheme="minorHAnsi" w:eastAsiaTheme="minorEastAsia" w:hAnsiTheme="minorHAnsi" w:cstheme="minorBidi"/>
          <w:noProof/>
          <w:sz w:val="22"/>
          <w:lang w:val="en-GB" w:eastAsia="en-GB"/>
        </w:rPr>
      </w:pPr>
      <w:hyperlink w:anchor="_Toc449304687" w:history="1">
        <w:r w:rsidR="00EC54C9" w:rsidRPr="002430D1">
          <w:rPr>
            <w:rStyle w:val="Hyperlink"/>
            <w:noProof/>
          </w:rPr>
          <w:t>Figure 10. Jackknife of the regularised training gain for model 35N.</w:t>
        </w:r>
        <w:r w:rsidR="00EC54C9">
          <w:rPr>
            <w:noProof/>
            <w:webHidden/>
          </w:rPr>
          <w:tab/>
        </w:r>
        <w:r w:rsidR="00EC54C9">
          <w:rPr>
            <w:noProof/>
            <w:webHidden/>
          </w:rPr>
          <w:fldChar w:fldCharType="begin"/>
        </w:r>
        <w:r w:rsidR="00EC54C9">
          <w:rPr>
            <w:noProof/>
            <w:webHidden/>
          </w:rPr>
          <w:instrText xml:space="preserve"> PAGEREF _Toc449304687 \h </w:instrText>
        </w:r>
        <w:r w:rsidR="00EC54C9">
          <w:rPr>
            <w:noProof/>
            <w:webHidden/>
          </w:rPr>
        </w:r>
        <w:r w:rsidR="00EC54C9">
          <w:rPr>
            <w:noProof/>
            <w:webHidden/>
          </w:rPr>
          <w:fldChar w:fldCharType="separate"/>
        </w:r>
        <w:r w:rsidR="00EC54C9">
          <w:rPr>
            <w:noProof/>
            <w:webHidden/>
          </w:rPr>
          <w:t>54</w:t>
        </w:r>
        <w:r w:rsidR="00EC54C9">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8" w:name="_Toc449304609"/>
      <w:r w:rsidRPr="00965FC6">
        <w:lastRenderedPageBreak/>
        <w:t>Introduction</w:t>
      </w:r>
      <w:bookmarkEnd w:id="8"/>
    </w:p>
    <w:p w14:paraId="2FA08568" w14:textId="3C2ABB3A" w:rsidR="002033FD" w:rsidRPr="002033FD" w:rsidRDefault="002033FD" w:rsidP="004218C1">
      <w:pPr>
        <w:pStyle w:val="Heading2"/>
      </w:pPr>
      <w:bookmarkStart w:id="9" w:name="_Toc449304610"/>
      <w:commentRangeStart w:id="10"/>
      <w:proofErr w:type="spellStart"/>
      <w:r>
        <w:t>Orchidaceae</w:t>
      </w:r>
      <w:commentRangeEnd w:id="10"/>
      <w:proofErr w:type="spellEnd"/>
      <w:r w:rsidR="001D1DF8">
        <w:rPr>
          <w:rStyle w:val="CommentReference"/>
          <w:rFonts w:asciiTheme="minorHAnsi" w:hAnsiTheme="minorHAnsi" w:cstheme="minorBidi"/>
          <w:lang w:val="en-GB"/>
        </w:rPr>
        <w:commentReference w:id="10"/>
      </w:r>
      <w:bookmarkEnd w:id="9"/>
    </w:p>
    <w:p w14:paraId="0485FD9D" w14:textId="7A1E0355" w:rsidR="006E5E46" w:rsidRDefault="006E5E46" w:rsidP="004218C1">
      <w:pPr>
        <w:pStyle w:val="Heading3"/>
      </w:pPr>
      <w:bookmarkStart w:id="11" w:name="_Toc449304611"/>
      <w:commentRangeStart w:id="12"/>
      <w:r w:rsidRPr="00FF55D3">
        <w:rPr>
          <w:b/>
        </w:rPr>
        <w:t>Diversity</w:t>
      </w:r>
      <w:commentRangeEnd w:id="12"/>
      <w:r w:rsidR="00FF55D3">
        <w:rPr>
          <w:rStyle w:val="CommentReference"/>
          <w:rFonts w:asciiTheme="minorHAnsi" w:eastAsiaTheme="minorHAnsi" w:hAnsiTheme="minorHAnsi" w:cstheme="minorBidi"/>
          <w:color w:val="auto"/>
          <w:lang w:val="en-GB"/>
        </w:rPr>
        <w:commentReference w:id="12"/>
      </w:r>
      <w:r>
        <w:t xml:space="preserve"> of Orchids</w:t>
      </w:r>
      <w:bookmarkEnd w:id="11"/>
    </w:p>
    <w:p w14:paraId="48A4B60D" w14:textId="010BE07B"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commentRangeStart w:id="13"/>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commentRangeEnd w:id="13"/>
      <w:r w:rsidR="00A2143C">
        <w:rPr>
          <w:rStyle w:val="CommentReference"/>
          <w:rFonts w:asciiTheme="minorHAnsi" w:hAnsiTheme="minorHAnsi" w:cstheme="minorBidi"/>
          <w:lang w:val="en-GB"/>
        </w:rPr>
        <w:commentReference w:id="13"/>
      </w:r>
      <w:r w:rsidR="008960D5">
        <w:t>.</w:t>
      </w:r>
      <w:r w:rsidR="00A2143C">
        <w:t xml:space="preserve"> </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4" w:name="_Toc449304612"/>
      <w:r>
        <w:t>Use of orchids globally</w:t>
      </w:r>
      <w:bookmarkEnd w:id="14"/>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Lu</w:t>
      </w:r>
      <w:r>
        <w:t>isia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5" w:name="_Toc449304613"/>
      <w:r>
        <w:lastRenderedPageBreak/>
        <w:t>Orchids in Trade</w:t>
      </w:r>
      <w:bookmarkEnd w:id="15"/>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rsidR="00287668">
        <w:t xml:space="preserve"> </w:t>
      </w:r>
      <w:commentRangeStart w:id="16"/>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6"/>
      <w:r w:rsidR="00287668">
        <w:rPr>
          <w:rStyle w:val="CommentReference"/>
          <w:rFonts w:asciiTheme="minorHAnsi" w:hAnsiTheme="minorHAnsi" w:cstheme="minorBidi"/>
          <w:lang w:val="en-GB"/>
        </w:rPr>
        <w:commentReference w:id="16"/>
      </w:r>
      <w:r w:rsidR="00287668">
        <w:t>.</w:t>
      </w:r>
    </w:p>
    <w:p w14:paraId="7632A15E" w14:textId="51CD9F16" w:rsidR="00BF5A24" w:rsidRDefault="00BF5A24" w:rsidP="004218C1">
      <w:pPr>
        <w:pStyle w:val="Heading3"/>
      </w:pPr>
      <w:bookmarkStart w:id="17" w:name="_Toc449304614"/>
      <w:r>
        <w:t>Sources of orchids</w:t>
      </w:r>
      <w:bookmarkEnd w:id="17"/>
    </w:p>
    <w:p w14:paraId="4B67379F" w14:textId="302A6055" w:rsidR="00BF5A24" w:rsidRDefault="00C87E27" w:rsidP="004218C1">
      <w:pPr>
        <w:pStyle w:val="Heading3"/>
      </w:pPr>
      <w:bookmarkStart w:id="18" w:name="_Toc449304615"/>
      <w:commentRangeStart w:id="19"/>
      <w:r>
        <w:t>Demand for orchids</w:t>
      </w:r>
      <w:commentRangeEnd w:id="19"/>
      <w:r>
        <w:rPr>
          <w:rStyle w:val="CommentReference"/>
          <w:rFonts w:asciiTheme="minorHAnsi" w:eastAsiaTheme="minorHAnsi" w:hAnsiTheme="minorHAnsi" w:cstheme="minorBidi"/>
          <w:color w:val="auto"/>
          <w:lang w:val="en-GB"/>
        </w:rPr>
        <w:commentReference w:id="19"/>
      </w:r>
      <w:bookmarkEnd w:id="18"/>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20" w:name="_Toc449304616"/>
      <w:r>
        <w:t>Horticulture or medicine?</w:t>
      </w:r>
      <w:bookmarkEnd w:id="20"/>
    </w:p>
    <w:p w14:paraId="6885D253" w14:textId="445C0F02" w:rsidR="00BF5A24" w:rsidRDefault="00BF5A24" w:rsidP="004218C1">
      <w:pPr>
        <w:pStyle w:val="Heading3"/>
      </w:pPr>
      <w:bookmarkStart w:id="21" w:name="_Toc449304617"/>
      <w:r>
        <w:t>CITES</w:t>
      </w:r>
      <w:bookmarkEnd w:id="21"/>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22"/>
      <w:r w:rsidR="00BC3F12" w:rsidRPr="00BC3F12">
        <w:rPr>
          <w:b/>
        </w:rPr>
        <w:t>in regards to…</w:t>
      </w:r>
      <w:r w:rsidRPr="003E73D4">
        <w:t xml:space="preserve"> </w:t>
      </w:r>
      <w:commentRangeEnd w:id="22"/>
      <w:r w:rsidR="00BC3F12">
        <w:rPr>
          <w:rStyle w:val="CommentReference"/>
          <w:rFonts w:asciiTheme="minorHAnsi" w:hAnsiTheme="minorHAnsi" w:cstheme="minorBidi"/>
          <w:lang w:val="en-GB"/>
        </w:rPr>
        <w:commentReference w:id="22"/>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Sang, Ma &amp; Axmacher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0016D8D9" w:rsidR="00960BF6" w:rsidRPr="00960BF6" w:rsidRDefault="00960BF6" w:rsidP="004218C1">
      <w:r>
        <w:t>CITES lists all of the known wild Orchids</w:t>
      </w:r>
      <w:r w:rsidR="00A2143C">
        <w:t xml:space="preserve"> under appendix II except those from the genera </w:t>
      </w:r>
      <w:proofErr w:type="spellStart"/>
      <w:r w:rsidR="00A2143C">
        <w:rPr>
          <w:i/>
        </w:rPr>
        <w:t>Pahiopedilum</w:t>
      </w:r>
      <w:proofErr w:type="spellEnd"/>
      <w:r w:rsidR="00A2143C">
        <w:rPr>
          <w:i/>
        </w:rPr>
        <w:t xml:space="preserve"> </w:t>
      </w:r>
      <w:r w:rsidR="00A2143C">
        <w:t xml:space="preserve">and </w:t>
      </w:r>
      <w:proofErr w:type="spellStart"/>
      <w:r w:rsidR="00D83E16">
        <w:rPr>
          <w:i/>
        </w:rPr>
        <w:t>Phragmipedium</w:t>
      </w:r>
      <w:proofErr w:type="spellEnd"/>
      <w:r w:rsidR="00D83E16">
        <w:rPr>
          <w:i/>
        </w:rPr>
        <w:t xml:space="preserve"> </w:t>
      </w:r>
      <w:r w:rsidR="00D83E16">
        <w:t>and 6 specific species which are under appendix I</w:t>
      </w:r>
      <w:r>
        <w:t xml:space="preserve"> </w:t>
      </w:r>
      <w:r>
        <w:fldChar w:fldCharType="begin"/>
      </w:r>
      <w:r w:rsidR="00800794">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800794" w:rsidRPr="00800794">
        <w:t>(CITES 1973; Tian, Chen &amp; Xing 2013)</w:t>
      </w:r>
      <w:r>
        <w:fldChar w:fldCharType="end"/>
      </w:r>
      <w:r w:rsidR="00D83E16">
        <w:t>.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w:t>
      </w:r>
      <w:r w:rsidR="00800794">
        <w:t xml:space="preserve"> </w:t>
      </w:r>
      <w:r w:rsidR="00800794">
        <w:fldChar w:fldCharType="begin"/>
      </w:r>
      <w:r w:rsidR="00800794">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800794">
        <w:fldChar w:fldCharType="separate"/>
      </w:r>
      <w:r w:rsidR="00800794" w:rsidRPr="00800794">
        <w:t>(CITES 1973)</w:t>
      </w:r>
      <w:r w:rsidR="00800794">
        <w:fldChar w:fldCharType="end"/>
      </w:r>
      <w:r w:rsidR="00800794">
        <w:t>.</w:t>
      </w:r>
    </w:p>
    <w:p w14:paraId="65D4018C" w14:textId="77777777" w:rsidR="00BF5A24" w:rsidRPr="00BF5A24" w:rsidRDefault="00BF5A24" w:rsidP="004218C1"/>
    <w:p w14:paraId="716E6495" w14:textId="60DEF6F0" w:rsidR="002033FD" w:rsidRDefault="002033FD" w:rsidP="004218C1">
      <w:pPr>
        <w:pStyle w:val="Heading2"/>
      </w:pPr>
      <w:bookmarkStart w:id="23" w:name="_Toc449304618"/>
      <w:r>
        <w:t>Orchids in China</w:t>
      </w:r>
      <w:bookmarkEnd w:id="23"/>
    </w:p>
    <w:p w14:paraId="3E25FDCC" w14:textId="478CA2B9" w:rsidR="00862D5E" w:rsidRDefault="00862D5E" w:rsidP="004218C1">
      <w:pPr>
        <w:pStyle w:val="Heading3"/>
      </w:pPr>
      <w:bookmarkStart w:id="24" w:name="_Toc449304619"/>
      <w:r>
        <w:t>Diversity</w:t>
      </w:r>
      <w:bookmarkEnd w:id="24"/>
    </w:p>
    <w:p w14:paraId="12EBD20A" w14:textId="0C38915D" w:rsidR="00862D5E" w:rsidRPr="00862D5E" w:rsidRDefault="00862D5E" w:rsidP="004218C1">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w:t>
      </w:r>
      <w:r w:rsidR="00E32A0C" w:rsidRPr="00800794">
        <w:rPr>
          <w:rFonts w:ascii="Courier New" w:hAnsi="Courier New"/>
        </w:rPr>
        <w:t xml:space="preserve">35% </w:t>
      </w:r>
      <w:r w:rsidR="00E32A0C">
        <w:t xml:space="preserve">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5" w:name="_Toc449304620"/>
      <w:r>
        <w:t>Cultural significance</w:t>
      </w:r>
      <w:bookmarkEnd w:id="25"/>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4218C1">
      <w:pPr>
        <w:pStyle w:val="Heading3"/>
      </w:pPr>
      <w:bookmarkStart w:id="26" w:name="_Toc449304621"/>
      <w:r>
        <w:t>Use in China</w:t>
      </w:r>
      <w:bookmarkEnd w:id="26"/>
    </w:p>
    <w:p w14:paraId="3315A81C" w14:textId="2F4BB17D" w:rsidR="002033FD" w:rsidRDefault="005326C6" w:rsidP="004218C1">
      <w:r>
        <w:t>Orchids are used horticulturally</w:t>
      </w:r>
      <w:r w:rsidR="00800794">
        <w:t xml:space="preserve">, </w:t>
      </w:r>
      <w:r>
        <w:t>medicinally</w:t>
      </w:r>
      <w:r w:rsidR="00800794">
        <w:t xml:space="preserve"> and for food</w:t>
      </w:r>
      <w:r>
        <w:t xml:space="preserve"> in China</w:t>
      </w:r>
      <w:r w:rsidR="00800794">
        <w:t xml:space="preserve"> </w:t>
      </w:r>
      <w:r w:rsidR="00800794">
        <w:fldChar w:fldCharType="begin"/>
      </w:r>
      <w:r w:rsidR="00800794">
        <w:instrText xml:space="preserve"> ADDIN ZOTERO_ITEM CSL_CITATION {"citationID":"18efe21mmv","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800794" w:rsidRPr="00800794">
        <w:rPr>
          <w:rFonts w:cs="Times New Roman"/>
          <w:szCs w:val="24"/>
        </w:rPr>
        <w:t xml:space="preserve">(Chen </w:t>
      </w:r>
      <w:r w:rsidR="00800794" w:rsidRPr="00800794">
        <w:rPr>
          <w:rFonts w:cs="Times New Roman"/>
          <w:i/>
          <w:iCs/>
          <w:szCs w:val="24"/>
        </w:rPr>
        <w:t>et al.</w:t>
      </w:r>
      <w:r w:rsidR="00800794" w:rsidRPr="00800794">
        <w:rPr>
          <w:rFonts w:cs="Times New Roman"/>
          <w:szCs w:val="24"/>
        </w:rPr>
        <w:t xml:space="preserve"> 2014)</w:t>
      </w:r>
      <w:r w:rsidR="00800794">
        <w:fldChar w:fldCharType="end"/>
      </w:r>
      <w:r w:rsidR="00800794">
        <w:t>.</w:t>
      </w:r>
    </w:p>
    <w:p w14:paraId="1938B4FE" w14:textId="7BEA42F0" w:rsidR="00FB76C1" w:rsidRDefault="00FB76C1" w:rsidP="004218C1">
      <w:pPr>
        <w:pStyle w:val="Heading3"/>
      </w:pPr>
      <w:bookmarkStart w:id="27" w:name="_Toc449304622"/>
      <w:r>
        <w:lastRenderedPageBreak/>
        <w:t>Horticulture</w:t>
      </w:r>
      <w:bookmarkEnd w:id="27"/>
    </w:p>
    <w:p w14:paraId="64FF1DAC" w14:textId="7FBCD719" w:rsidR="00C67BED" w:rsidRDefault="00C67BED" w:rsidP="004218C1">
      <w:pPr>
        <w:pStyle w:val="Heading3"/>
      </w:pPr>
      <w:bookmarkStart w:id="28" w:name="_Toc449304623"/>
      <w:r>
        <w:t>Food</w:t>
      </w:r>
      <w:bookmarkEnd w:id="28"/>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9" w:name="_Toc449304624"/>
      <w:r>
        <w:t>Medicine</w:t>
      </w:r>
      <w:bookmarkEnd w:id="29"/>
    </w:p>
    <w:p w14:paraId="38DEC19D" w14:textId="4DA3C4B3" w:rsidR="00FB76C1" w:rsidRPr="00800794"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800794">
        <w:t xml:space="preserve">. </w:t>
      </w:r>
      <w:r w:rsidR="00FB76C1">
        <w:rPr>
          <w:i/>
        </w:rPr>
        <w:t xml:space="preserve">Dendrobium </w:t>
      </w:r>
      <w:proofErr w:type="spellStart"/>
      <w:r w:rsidR="00FB76C1">
        <w:rPr>
          <w:i/>
        </w:rPr>
        <w:t>officinale</w:t>
      </w:r>
      <w:proofErr w:type="spellEnd"/>
      <w:r w:rsidR="00FB76C1">
        <w:rPr>
          <w:i/>
        </w:rPr>
        <w:t xml:space="preserve"> </w:t>
      </w:r>
      <w:r w:rsidR="00FB76C1">
        <w:t xml:space="preserve">had a large distribution throughout the south of China but is now rare in the wild </w:t>
      </w:r>
      <w:r w:rsidR="00FB76C1">
        <w:fldChar w:fldCharType="begin"/>
      </w:r>
      <w:r w:rsidR="00FB76C1">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FB76C1">
        <w:fldChar w:fldCharType="separate"/>
      </w:r>
      <w:r w:rsidR="00FB76C1" w:rsidRPr="00FB76C1">
        <w:rPr>
          <w:szCs w:val="24"/>
        </w:rPr>
        <w:t xml:space="preserve">(Ding </w:t>
      </w:r>
      <w:r w:rsidR="00FB76C1" w:rsidRPr="00FB76C1">
        <w:rPr>
          <w:i/>
          <w:iCs/>
          <w:szCs w:val="24"/>
        </w:rPr>
        <w:t>et al.</w:t>
      </w:r>
      <w:r w:rsidR="00FB76C1" w:rsidRPr="00FB76C1">
        <w:rPr>
          <w:szCs w:val="24"/>
        </w:rPr>
        <w:t xml:space="preserve"> 2008)</w:t>
      </w:r>
      <w:r w:rsidR="00FB76C1">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1EBDF327" w:rsidR="00C67BED" w:rsidRPr="00C67BED" w:rsidRDefault="00C67BED" w:rsidP="004218C1">
      <w:r w:rsidRPr="00C67BED">
        <w:t xml:space="preserve">It is tricky to regulate this use as </w:t>
      </w:r>
      <w:r w:rsidR="00BC3F12">
        <w:t>some</w:t>
      </w:r>
      <w:r w:rsidRPr="00C67BED">
        <w:t xml:space="preserve"> orchids do have</w:t>
      </w:r>
      <w:r w:rsidR="00800794">
        <w:t xml:space="preserve"> legitimate</w:t>
      </w:r>
      <w:r w:rsidRPr="00C67BED">
        <w:t xml:space="preser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w:t>
      </w:r>
      <w:commentRangeStart w:id="30"/>
      <w:r w:rsidRPr="00C67BED">
        <w:t>generations</w:t>
      </w:r>
      <w:commentRangeEnd w:id="30"/>
      <w:r w:rsidR="00800794">
        <w:rPr>
          <w:rStyle w:val="CommentReference"/>
          <w:rFonts w:asciiTheme="minorHAnsi" w:hAnsiTheme="minorHAnsi" w:cstheme="minorBidi"/>
          <w:lang w:val="en-GB"/>
        </w:rPr>
        <w:commentReference w:id="30"/>
      </w:r>
      <w:r w:rsidRPr="00C67BED">
        <w:t>.</w:t>
      </w:r>
    </w:p>
    <w:p w14:paraId="64B43AF0" w14:textId="00A04816" w:rsidR="002033FD" w:rsidRDefault="002033FD" w:rsidP="004218C1">
      <w:pPr>
        <w:pStyle w:val="Heading2"/>
      </w:pPr>
      <w:bookmarkStart w:id="31" w:name="_Toc449304625"/>
      <w:r>
        <w:t>Threats to orchids in China</w:t>
      </w:r>
      <w:bookmarkEnd w:id="31"/>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32" w:name="_Toc449304626"/>
      <w:r>
        <w:t>Wild harvesting</w:t>
      </w:r>
      <w:bookmarkEnd w:id="32"/>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w:t>
      </w:r>
      <w:r w:rsidR="00807514" w:rsidRPr="00807514">
        <w:rPr>
          <w:szCs w:val="24"/>
        </w:rPr>
        <w:lastRenderedPageBreak/>
        <w:t>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w:t>
      </w:r>
      <w:commentRangeStart w:id="33"/>
      <w:r w:rsidR="00E32A0C">
        <w:t>This</w:t>
      </w:r>
      <w:commentRangeEnd w:id="33"/>
      <w:r w:rsidR="00E32A0C">
        <w:rPr>
          <w:rStyle w:val="CommentReference"/>
          <w:rFonts w:asciiTheme="minorHAnsi" w:hAnsiTheme="minorHAnsi" w:cstheme="minorBidi"/>
          <w:lang w:val="en-GB"/>
        </w:rPr>
        <w:commentReference w:id="33"/>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4" w:name="_Toc449304627"/>
      <w:r>
        <w:t>Deforestation</w:t>
      </w:r>
      <w:bookmarkEnd w:id="34"/>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4218C1">
      <w:pPr>
        <w:pStyle w:val="Heading3"/>
      </w:pPr>
      <w:bookmarkStart w:id="35" w:name="_Toc449304628"/>
      <w:r>
        <w:t>Urbanization</w:t>
      </w:r>
      <w:bookmarkEnd w:id="35"/>
    </w:p>
    <w:p w14:paraId="030FA7A0" w14:textId="727379B1"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802CCA">
        <w:t xml:space="preserve"> With rapid growth, little care has been made to reduce deforestation and the impact on threatened </w:t>
      </w:r>
      <w:commentRangeStart w:id="36"/>
      <w:r w:rsidR="00802CCA">
        <w:t>populations</w:t>
      </w:r>
      <w:commentRangeEnd w:id="36"/>
      <w:r w:rsidR="00802CCA">
        <w:rPr>
          <w:rStyle w:val="CommentReference"/>
          <w:rFonts w:asciiTheme="minorHAnsi" w:hAnsiTheme="minorHAnsi" w:cstheme="minorBidi"/>
          <w:lang w:val="en-GB"/>
        </w:rPr>
        <w:commentReference w:id="36"/>
      </w:r>
      <w:r w:rsidR="00802CCA">
        <w:t xml:space="preserve">. Increased urbanization has also improved access to forests that were previously </w:t>
      </w:r>
      <w:commentRangeStart w:id="37"/>
      <w:r w:rsidR="00802CCA">
        <w:t>inaccessible</w:t>
      </w:r>
      <w:commentRangeEnd w:id="37"/>
      <w:r w:rsidR="00802CCA">
        <w:rPr>
          <w:rStyle w:val="CommentReference"/>
          <w:rFonts w:asciiTheme="minorHAnsi" w:hAnsiTheme="minorHAnsi" w:cstheme="minorBidi"/>
          <w:lang w:val="en-GB"/>
        </w:rPr>
        <w:commentReference w:id="37"/>
      </w:r>
      <w:r w:rsidR="00802CCA">
        <w:t xml:space="preserve">. </w:t>
      </w:r>
      <w:r w:rsidR="00100A10">
        <w:t xml:space="preserve"> </w:t>
      </w:r>
    </w:p>
    <w:p w14:paraId="4BD94117" w14:textId="4C2C7C98" w:rsidR="00DC525E" w:rsidRDefault="00DC525E" w:rsidP="004218C1">
      <w:pPr>
        <w:pStyle w:val="Heading3"/>
      </w:pPr>
      <w:bookmarkStart w:id="38" w:name="_Toc449304629"/>
      <w:r>
        <w:t>Cultivation</w:t>
      </w:r>
      <w:bookmarkEnd w:id="38"/>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9"/>
      <w:r>
        <w:t>fungal</w:t>
      </w:r>
      <w:commentRangeEnd w:id="39"/>
      <w:r w:rsidR="00100A10">
        <w:rPr>
          <w:rStyle w:val="CommentReference"/>
          <w:rFonts w:asciiTheme="minorHAnsi" w:hAnsiTheme="minorHAnsi" w:cstheme="minorBidi"/>
          <w:lang w:val="en-GB"/>
        </w:rPr>
        <w:commentReference w:id="39"/>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40"/>
      <w:r w:rsidR="003370A9">
        <w:t>citation needed</w:t>
      </w:r>
      <w:commentRangeEnd w:id="40"/>
      <w:r w:rsidR="00345A89">
        <w:rPr>
          <w:rStyle w:val="CommentReference"/>
          <w:rFonts w:asciiTheme="minorHAnsi" w:hAnsiTheme="minorHAnsi" w:cstheme="minorBidi"/>
          <w:lang w:val="en-GB"/>
        </w:rPr>
        <w:commentReference w:id="40"/>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w:t>
      </w:r>
      <w:r w:rsidR="00E32A0C">
        <w:lastRenderedPageBreak/>
        <w:t xml:space="preserve">demonstrated a method of planting orchids in natural forests and sustainably harvesting them. </w:t>
      </w:r>
    </w:p>
    <w:p w14:paraId="6E826A4E" w14:textId="1C352700" w:rsidR="00862D5E" w:rsidRDefault="00862D5E" w:rsidP="004218C1">
      <w:pPr>
        <w:pStyle w:val="Heading3"/>
      </w:pPr>
      <w:bookmarkStart w:id="41" w:name="_Toc449304630"/>
      <w:r>
        <w:t>Protected areas</w:t>
      </w:r>
      <w:bookmarkEnd w:id="41"/>
    </w:p>
    <w:p w14:paraId="42507DFA" w14:textId="03A10DF7"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26459D">
        <w:t>(</w:t>
      </w:r>
      <w:r w:rsidR="00412462">
        <w:t>although this does not mean that they contain viable populations</w:t>
      </w:r>
      <w:r w:rsidR="0026459D">
        <w:t>)</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42"/>
      <w:r w:rsidR="00FF55D3">
        <w:t xml:space="preserve">priority </w:t>
      </w:r>
      <w:commentRangeEnd w:id="42"/>
      <w:r w:rsidR="00DB25C6">
        <w:rPr>
          <w:rStyle w:val="CommentReference"/>
          <w:rFonts w:asciiTheme="minorHAnsi" w:hAnsiTheme="minorHAnsi" w:cstheme="minorBidi"/>
          <w:lang w:val="en-GB"/>
        </w:rPr>
        <w:commentReference w:id="42"/>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077B93D4"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43" w:name="_Toc449304631"/>
      <w:r>
        <w:t>MAXENT</w:t>
      </w:r>
      <w:bookmarkEnd w:id="43"/>
    </w:p>
    <w:p w14:paraId="40E1795E" w14:textId="15F4C631" w:rsidR="00BF4AEB" w:rsidRPr="00BF4AEB" w:rsidRDefault="00BF4AEB" w:rsidP="004218C1">
      <w:pPr>
        <w:pStyle w:val="Heading3"/>
      </w:pPr>
      <w:bookmarkStart w:id="44" w:name="_Toc449304632"/>
      <w:r w:rsidRPr="00BF4AEB">
        <w:lastRenderedPageBreak/>
        <w:t>Maximum Entropy</w:t>
      </w:r>
      <w:bookmarkEnd w:id="44"/>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rsidRPr="00E25CA3">
        <w:rPr>
          <w:rFonts w:ascii="Courier New" w:hAnsi="Courier New"/>
        </w:rPr>
        <w:t>0</w:t>
      </w:r>
      <w:r>
        <w:t xml:space="preserve">,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4819A2AB"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Lahoz-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w:t>
      </w:r>
      <w:r w:rsidR="00E25CA3">
        <w:t xml:space="preserve"> (uncertainty)</w:t>
      </w:r>
      <w:r>
        <w:t xml:space="preserv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A655BF">
      <w:pPr>
        <w:pStyle w:val="Caption"/>
      </w:pPr>
      <w:bookmarkStart w:id="45" w:name="_Toc449304678"/>
      <w:r w:rsidRPr="00E0231E">
        <w:rPr>
          <w:b/>
        </w:rPr>
        <w:t xml:space="preserve">Figure </w:t>
      </w:r>
      <w:r w:rsidRPr="00E0231E">
        <w:rPr>
          <w:b/>
        </w:rPr>
        <w:fldChar w:fldCharType="begin"/>
      </w:r>
      <w:r w:rsidRPr="00E0231E">
        <w:rPr>
          <w:b/>
        </w:rPr>
        <w:instrText xml:space="preserve"> SEQ Figure \* ARABIC </w:instrText>
      </w:r>
      <w:r w:rsidRPr="00E0231E">
        <w:rPr>
          <w:b/>
        </w:rPr>
        <w:fldChar w:fldCharType="separate"/>
      </w:r>
      <w:r w:rsidR="00EA58A1">
        <w:rPr>
          <w:b/>
          <w:noProof/>
        </w:rPr>
        <w:t>1</w:t>
      </w:r>
      <w:r w:rsidRPr="00E0231E">
        <w:rPr>
          <w:b/>
        </w:rPr>
        <w:fldChar w:fldCharType="end"/>
      </w:r>
      <w:r w:rsidRPr="00E0231E">
        <w:rPr>
          <w:b/>
        </w:rPr>
        <w:t>.</w:t>
      </w:r>
      <w:r w:rsidRPr="00E0231E">
        <w:rPr>
          <w:highlight w:val="green"/>
        </w:rPr>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45"/>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4568E0E7" w:rsidR="00BF4AEB" w:rsidRDefault="006D4B76" w:rsidP="004218C1">
      <w:pPr>
        <w:pStyle w:val="Heading3"/>
      </w:pPr>
      <w:bookmarkStart w:id="46" w:name="_Toc449304633"/>
      <w:r>
        <w:t>MAXENT</w:t>
      </w:r>
      <w:bookmarkEnd w:id="46"/>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w:t>
      </w:r>
      <w:r>
        <w:lastRenderedPageBreak/>
        <w:t>relevant environmental variables which have an influence on the distribution of a species (</w:t>
      </w:r>
      <w:commentRangeStart w:id="47"/>
      <w:r>
        <w:t>i.e</w:t>
      </w:r>
      <w:commentRangeEnd w:id="47"/>
      <w:r w:rsidR="00451B9C">
        <w:rPr>
          <w:rStyle w:val="CommentReference"/>
          <w:rFonts w:asciiTheme="minorHAnsi" w:hAnsiTheme="minorHAnsi" w:cstheme="minorBidi"/>
          <w:lang w:val="en-GB"/>
        </w:rPr>
        <w:commentReference w:id="47"/>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Lahoz-Monfort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30DA48D6" w:rsidR="00BF4AEB" w:rsidRPr="00605E56" w:rsidRDefault="00BF4AEB" w:rsidP="004218C1">
      <w:r>
        <w:rPr>
          <w:rFonts w:ascii="Times New Roman" w:hAnsi="Times New Roman" w:cs="Times New Roman"/>
        </w:rPr>
        <w:lastRenderedPageBreak/>
        <w:t>˻</w:t>
      </w:r>
      <w:r>
        <w:t>The documentation of accurate presence-absence data is relatively inefficient to carry out in most areas of the world. However, natural history museums</w:t>
      </w:r>
      <w:r w:rsidR="00E25CA3">
        <w:t>,</w:t>
      </w:r>
      <w:r>
        <w:t xml:space="preserve"> herbaria</w:t>
      </w:r>
      <w:r w:rsidR="00E25CA3">
        <w:t>, and citizen science projects</w:t>
      </w:r>
      <w:r>
        <w:t xml:space="preserve"> have a plethora of presence-only data</w:t>
      </w:r>
      <w:r>
        <w:rPr>
          <w:rFonts w:ascii="Times New Roman" w:hAnsi="Times New Roman" w:cs="Times New Roman"/>
        </w:rPr>
        <w:t>˼</w:t>
      </w:r>
      <w:r>
        <w:t xml:space="preserve"> </w:t>
      </w:r>
      <w:r>
        <w:fldChar w:fldCharType="begin"/>
      </w:r>
      <w:r w:rsidR="007C6E30">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fldChar w:fldCharType="separate"/>
      </w:r>
      <w:r w:rsidR="007C6E30" w:rsidRPr="007C6E30">
        <w:rPr>
          <w:rFonts w:ascii="Calibri" w:hAnsi="Calibri"/>
        </w:rPr>
        <w:t>(Elith, Kearney &amp; Phillips 2010; Merow, Smith &amp; Silander 2013; Matheson 2014)</w:t>
      </w:r>
      <w:r>
        <w:fldChar w:fldCharType="end"/>
      </w:r>
      <w:r>
        <w:t>.</w:t>
      </w:r>
      <w:r w:rsidR="007C6E30">
        <w:t xml:space="preserve"> Therefore, the use of presence-</w:t>
      </w:r>
      <w:r>
        <w:t xml:space="preserve">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Aniello &amp; Hickerson </w:t>
      </w:r>
      <w:r w:rsidR="00C962B2">
        <w:t>(</w:t>
      </w:r>
      <w:r w:rsidR="00C962B2" w:rsidRPr="00C962B2">
        <w:t>2009)</w:t>
      </w:r>
      <w:r w:rsidR="00C962B2">
        <w:fldChar w:fldCharType="end"/>
      </w:r>
      <w:r w:rsidR="00C962B2">
        <w:t xml:space="preserve"> caution that one must ensure that the presence-only data used in the model are accurate. </w:t>
      </w:r>
      <w:r>
        <w:t>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lastRenderedPageBreak/>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7C6E30" w:rsidRDefault="00BF4AEB" w:rsidP="004218C1">
      <w:pPr>
        <w:rPr>
          <w:b/>
        </w:rPr>
      </w:pPr>
      <w:proofErr w:type="spellStart"/>
      <w:r w:rsidRPr="007C6E30">
        <w:rPr>
          <w:b/>
        </w:rPr>
        <w:t>Regularisation</w:t>
      </w:r>
      <w:proofErr w:type="spellEnd"/>
    </w:p>
    <w:p w14:paraId="3DBB4692" w14:textId="77777777" w:rsidR="00BF4AEB" w:rsidRPr="0033795A" w:rsidRDefault="00BF4AEB" w:rsidP="004218C1">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4218C1">
      <w:pPr>
        <w:pStyle w:val="Heading3"/>
      </w:pPr>
      <w:bookmarkStart w:id="48" w:name="_Toc449304634"/>
      <w:r>
        <w:t>What can it be used for?</w:t>
      </w:r>
      <w:bookmarkEnd w:id="48"/>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Pr="007C6E30" w:rsidRDefault="00BF4AEB" w:rsidP="004218C1">
      <w:pPr>
        <w:rPr>
          <w:b/>
        </w:rPr>
      </w:pPr>
      <w:r w:rsidRPr="007C6E30">
        <w:rPr>
          <w:b/>
        </w:rPr>
        <w:t xml:space="preserve">Assessing the possible spread of invasive species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can also be useful to assess why an invasive species </w:t>
      </w:r>
      <w:r>
        <w:lastRenderedPageBreak/>
        <w:t>has not moved into a certain area when given enough time. This knowledge may lead researchers to a weakness of the invasive species.</w:t>
      </w:r>
    </w:p>
    <w:p w14:paraId="72C5B684" w14:textId="77777777" w:rsidR="00BF4AEB" w:rsidRPr="007C6E30" w:rsidRDefault="00BF4AEB" w:rsidP="004218C1">
      <w:pPr>
        <w:rPr>
          <w:b/>
        </w:rPr>
      </w:pPr>
      <w:r w:rsidRPr="007C6E30">
        <w:rPr>
          <w:b/>
        </w:rPr>
        <w:t xml:space="preserve">Climate change outlooks for at risk species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Pr="007C6E30" w:rsidRDefault="00BF4AEB" w:rsidP="004218C1">
      <w:pPr>
        <w:rPr>
          <w:b/>
        </w:rPr>
      </w:pPr>
      <w:r w:rsidRPr="007C6E30">
        <w:rPr>
          <w:b/>
        </w:rPr>
        <w:t xml:space="preserve">Discovering new populations of a species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Pr="007C6E30" w:rsidRDefault="00BF4AEB" w:rsidP="004218C1">
      <w:pPr>
        <w:rPr>
          <w:b/>
        </w:rPr>
      </w:pPr>
      <w:r w:rsidRPr="007C6E30">
        <w:rPr>
          <w:b/>
        </w:rPr>
        <w:t xml:space="preserve">Determining areas of conservation concern and the most appropriate reserve boundaries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lastRenderedPageBreak/>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4218C1">
      <w:pPr>
        <w:pStyle w:val="Heading3"/>
      </w:pPr>
      <w:bookmarkStart w:id="49" w:name="_Toc449304635"/>
      <w:r>
        <w:t>Where it falls short…</w:t>
      </w:r>
      <w:bookmarkEnd w:id="49"/>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7C6E30" w:rsidRDefault="00BF4AEB" w:rsidP="004218C1">
      <w:pPr>
        <w:rPr>
          <w:b/>
        </w:rPr>
      </w:pPr>
      <w:r w:rsidRPr="007C6E30">
        <w:rPr>
          <w:b/>
        </w:rPr>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7C6E30" w:rsidRDefault="00BF4AEB" w:rsidP="004218C1">
      <w:pPr>
        <w:rPr>
          <w:b/>
        </w:rPr>
      </w:pPr>
      <w:r w:rsidRPr="007C6E30">
        <w:rPr>
          <w:b/>
        </w:rPr>
        <w:t>Range</w:t>
      </w:r>
    </w:p>
    <w:p w14:paraId="3BF0C3E7" w14:textId="77777777" w:rsidR="00BF4AEB" w:rsidRDefault="00BF4AEB" w:rsidP="004218C1">
      <w:r>
        <w:lastRenderedPageBreak/>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w:t>
      </w:r>
      <w:commentRangeStart w:id="50"/>
      <w:r>
        <w:t xml:space="preserve">analysis </w:t>
      </w:r>
      <w:commentRangeEnd w:id="50"/>
      <w:r w:rsidR="007C6E30">
        <w:rPr>
          <w:rStyle w:val="CommentReference"/>
          <w:rFonts w:asciiTheme="minorHAnsi" w:hAnsiTheme="minorHAnsi" w:cstheme="minorBidi"/>
          <w:lang w:val="en-GB"/>
        </w:rPr>
        <w:commentReference w:id="50"/>
      </w:r>
      <w:r>
        <w:t xml:space="preserve">but it is important to consider the question being asked and the goals of the analysis before setting up </w:t>
      </w:r>
      <w:r w:rsidR="006D4B76">
        <w:t>MAXENT</w:t>
      </w:r>
      <w:r>
        <w:t>.</w:t>
      </w:r>
    </w:p>
    <w:p w14:paraId="1E984372" w14:textId="77777777" w:rsidR="00BF4AEB" w:rsidRDefault="00BF4AEB" w:rsidP="004218C1">
      <w:pPr>
        <w:pStyle w:val="Heading3"/>
      </w:pPr>
      <w:bookmarkStart w:id="51" w:name="_Toc449304636"/>
      <w:commentRangeStart w:id="52"/>
      <w:r>
        <w:t>Conclusions</w:t>
      </w:r>
      <w:commentRangeEnd w:id="52"/>
      <w:r w:rsidR="007C6E30">
        <w:rPr>
          <w:rStyle w:val="CommentReference"/>
          <w:rFonts w:asciiTheme="minorHAnsi" w:eastAsiaTheme="minorHAnsi" w:hAnsiTheme="minorHAnsi" w:cstheme="minorBidi"/>
          <w:color w:val="auto"/>
          <w:lang w:val="en-GB"/>
        </w:rPr>
        <w:commentReference w:id="52"/>
      </w:r>
      <w:bookmarkEnd w:id="51"/>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53" w:name="_Toc449304637"/>
      <w:r>
        <w:t>ENM Tools</w:t>
      </w:r>
      <w:bookmarkEnd w:id="53"/>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54" w:name="_Toc449304638"/>
      <w:r>
        <w:lastRenderedPageBreak/>
        <w:t>Methods</w:t>
      </w:r>
      <w:bookmarkEnd w:id="54"/>
    </w:p>
    <w:p w14:paraId="5A713C1B" w14:textId="77777777" w:rsidR="00E803AE" w:rsidRDefault="00E803AE" w:rsidP="00E803AE">
      <w:pPr>
        <w:pStyle w:val="Heading2"/>
      </w:pPr>
      <w:bookmarkStart w:id="55" w:name="_Toc449304639"/>
      <w:r>
        <w:t>Description of the study site</w:t>
      </w:r>
      <w:bookmarkEnd w:id="55"/>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56"/>
      <w:r>
        <w:t xml:space="preserve">Xishuangbanna </w:t>
      </w:r>
      <w:commentRangeEnd w:id="56"/>
      <w:r w:rsidR="00F10EE4">
        <w:rPr>
          <w:rStyle w:val="CommentReference"/>
          <w:rFonts w:asciiTheme="minorHAnsi" w:hAnsiTheme="minorHAnsi" w:cstheme="minorBidi"/>
          <w:lang w:val="en-GB"/>
        </w:rPr>
        <w:commentReference w:id="56"/>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4A7EAA2E" w:rsidR="007E4ADD" w:rsidRDefault="00083995" w:rsidP="00A56E45">
      <w:commentRangeStart w:id="57"/>
      <w:r>
        <w:t xml:space="preserve">Yunnan </w:t>
      </w:r>
      <w:commentRangeEnd w:id="57"/>
      <w:r>
        <w:rPr>
          <w:rStyle w:val="CommentReference"/>
          <w:rFonts w:asciiTheme="minorHAnsi" w:hAnsiTheme="minorHAnsi" w:cstheme="minorBidi"/>
          <w:lang w:val="en-GB"/>
        </w:rPr>
        <w:commentReference w:id="57"/>
      </w:r>
      <w:r>
        <w:t xml:space="preserve">is China’s most biologically and culturally rich area and Xishuangbanna </w:t>
      </w:r>
      <w:commentRangeStart w:id="58"/>
      <w:r>
        <w:t xml:space="preserve">is </w:t>
      </w:r>
      <w:commentRangeEnd w:id="58"/>
      <w:r w:rsidR="00EF55B3">
        <w:rPr>
          <w:rStyle w:val="CommentReference"/>
          <w:rFonts w:asciiTheme="minorHAnsi" w:hAnsiTheme="minorHAnsi" w:cstheme="minorBidi"/>
          <w:lang w:val="en-GB"/>
        </w:rPr>
        <w:commentReference w:id="58"/>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Zhou &amp; Grumbin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Xishuangbanna is home to 13 recognized nationalities, most notably, the Dai</w:t>
      </w:r>
      <w:r w:rsidR="00EF55B3">
        <w:t xml:space="preserve"> and </w:t>
      </w:r>
      <w:commentRangeStart w:id="59"/>
      <w:r w:rsidR="00EF55B3">
        <w:t>Hani</w:t>
      </w:r>
      <w:commentRangeEnd w:id="59"/>
      <w:r w:rsidR="00EF55B3">
        <w:rPr>
          <w:rStyle w:val="CommentReference"/>
          <w:rFonts w:asciiTheme="minorHAnsi" w:hAnsiTheme="minorHAnsi" w:cstheme="minorBidi"/>
          <w:lang w:val="en-GB"/>
        </w:rPr>
        <w:commentReference w:id="59"/>
      </w:r>
      <w:r w:rsidR="00FF7B49">
        <w:t xml:space="preserve"> </w:t>
      </w:r>
      <w:r w:rsidR="00D75AE7">
        <w:t xml:space="preserve">people who </w:t>
      </w:r>
      <w:r w:rsidR="00EF55B3">
        <w:t xml:space="preserve">each </w:t>
      </w:r>
      <w:r w:rsidR="00D75AE7">
        <w:t xml:space="preserve">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F2F6A9D"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w:t>
      </w:r>
      <w:r w:rsidR="00EF55B3">
        <w:t xml:space="preserve">imit to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6A7328F9" w14:textId="5B1CC25D"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 these statuses are shown in </w:t>
      </w:r>
      <w:r w:rsidR="005B71B9" w:rsidRPr="00EF55B3">
        <w:rPr>
          <w:b/>
        </w:rPr>
        <w:t>t</w:t>
      </w:r>
      <w:commentRangeStart w:id="60"/>
      <w:r w:rsidR="005B71B9" w:rsidRPr="00EF55B3">
        <w:rPr>
          <w:b/>
        </w:rPr>
        <w:t>able</w:t>
      </w:r>
      <w:r w:rsidR="005B71B9">
        <w:t xml:space="preserve"> x</w:t>
      </w:r>
      <w:commentRangeEnd w:id="60"/>
      <w:r w:rsidR="00EF55B3">
        <w:rPr>
          <w:rStyle w:val="CommentReference"/>
          <w:rFonts w:asciiTheme="minorHAnsi" w:hAnsiTheme="minorHAnsi" w:cstheme="minorBidi"/>
          <w:lang w:val="en-GB"/>
        </w:rPr>
        <w:commentReference w:id="60"/>
      </w:r>
    </w:p>
    <w:p w14:paraId="0BE2E7D5" w14:textId="1F705F9C" w:rsidR="005B71B9" w:rsidRPr="005B71B9" w:rsidRDefault="005B71B9" w:rsidP="00A655BF">
      <w:pPr>
        <w:pStyle w:val="Caption"/>
      </w:pPr>
      <w:bookmarkStart w:id="61" w:name="_Toc449304667"/>
      <w:r w:rsidRPr="005B71B9">
        <w:t xml:space="preserve">Table </w:t>
      </w:r>
      <w:fldSimple w:instr=" SEQ Table \* ARABIC ">
        <w:r w:rsidR="00D60171">
          <w:rPr>
            <w:noProof/>
          </w:rPr>
          <w:t>1</w:t>
        </w:r>
      </w:fldSimple>
      <w:r w:rsidRPr="005B71B9">
        <w:t xml:space="preserve">. The number and percent of species </w:t>
      </w:r>
      <w:r w:rsidR="00FB6B12">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61"/>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62"/>
      <w:r>
        <w:t xml:space="preserve">extinction </w:t>
      </w:r>
      <w:commentRangeEnd w:id="62"/>
      <w:r w:rsidR="002C10DB">
        <w:rPr>
          <w:rStyle w:val="CommentReference"/>
          <w:rFonts w:asciiTheme="minorHAnsi" w:hAnsiTheme="minorHAnsi" w:cstheme="minorBidi"/>
          <w:lang w:val="en-GB"/>
        </w:rPr>
        <w:commentReference w:id="62"/>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63" w:name="_Toc449304640"/>
      <w:r>
        <w:lastRenderedPageBreak/>
        <w:t>Fieldwork</w:t>
      </w:r>
      <w:bookmarkEnd w:id="63"/>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w:t>
      </w:r>
      <w:commentRangeStart w:id="64"/>
      <w:r w:rsidR="00C463AA" w:rsidRPr="00C463AA">
        <w:rPr>
          <w:b/>
        </w:rPr>
        <w:t xml:space="preserve">location </w:t>
      </w:r>
      <w:commentRangeEnd w:id="64"/>
      <w:r w:rsidR="00730620">
        <w:rPr>
          <w:rStyle w:val="CommentReference"/>
          <w:rFonts w:asciiTheme="minorHAnsi" w:hAnsiTheme="minorHAnsi" w:cstheme="minorBidi"/>
          <w:lang w:val="en-GB"/>
        </w:rPr>
        <w:commentReference w:id="64"/>
      </w:r>
      <w:r w:rsidR="00C463AA" w:rsidRPr="00C463AA">
        <w:rPr>
          <w:b/>
        </w:rPr>
        <w:t xml:space="preserve">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1B24D9C4" w:rsidR="00C463AA" w:rsidRDefault="00C463AA" w:rsidP="00664C94">
      <w:r>
        <w:t xml:space="preserve">Orchid experts from Xishuangbanna Tropical Botanical Garden (XTBG) were consulted in regards to the locations of orchid markets in Xishuangbanna. Market surveys were carried out in </w:t>
      </w:r>
      <w:commentRangeStart w:id="65"/>
      <w:r>
        <w:t>January</w:t>
      </w:r>
      <w:commentRangeEnd w:id="65"/>
      <w:r>
        <w:rPr>
          <w:rStyle w:val="CommentReference"/>
          <w:rFonts w:asciiTheme="minorHAnsi" w:hAnsiTheme="minorHAnsi" w:cstheme="minorBidi"/>
          <w:lang w:val="en-GB"/>
        </w:rPr>
        <w:commentReference w:id="65"/>
      </w:r>
      <w:r>
        <w:t xml:space="preserve"> 2015 visiting </w:t>
      </w:r>
      <w:r w:rsidR="00FB6B12">
        <w:t>8</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FB6B12">
        <w:t>local orchid enthusiast</w:t>
      </w:r>
      <w:r w:rsidR="00FB6B12">
        <w:t xml:space="preserve">s rather than a tourist. </w:t>
      </w:r>
      <w:r w:rsidR="00FB6B12">
        <w:rPr>
          <w:b/>
        </w:rPr>
        <w:t xml:space="preserve">Fig </w:t>
      </w:r>
      <w:commentRangeStart w:id="66"/>
      <w:r w:rsidR="00FB6B12">
        <w:rPr>
          <w:b/>
        </w:rPr>
        <w:t>x</w:t>
      </w:r>
      <w:r w:rsidR="00FB6B12">
        <w:t xml:space="preserve"> </w:t>
      </w:r>
      <w:commentRangeEnd w:id="66"/>
      <w:r w:rsidR="000A78AE">
        <w:rPr>
          <w:rStyle w:val="CommentReference"/>
          <w:rFonts w:asciiTheme="minorHAnsi" w:hAnsiTheme="minorHAnsi" w:cstheme="minorBidi"/>
          <w:lang w:val="en-GB"/>
        </w:rPr>
        <w:commentReference w:id="66"/>
      </w:r>
      <w:r w:rsidR="00FB6B12">
        <w:t xml:space="preserve">shows a </w:t>
      </w:r>
      <w:r w:rsidR="000A78AE">
        <w:t>typical orchid market in Xishuangbanna.</w:t>
      </w:r>
      <w:r w:rsidR="000C616C">
        <w:t xml:space="preserve"> </w:t>
      </w:r>
    </w:p>
    <w:p w14:paraId="5DF39F95" w14:textId="77777777" w:rsidR="000C616C" w:rsidRDefault="000A78AE" w:rsidP="000C616C">
      <w:pPr>
        <w:keepNext/>
      </w:pPr>
      <w:r>
        <w:rPr>
          <w:noProof/>
          <w:lang w:val="en-GB" w:eastAsia="en-GB"/>
        </w:rPr>
        <w:lastRenderedPageBreak/>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0C616C">
      <w:pPr>
        <w:pStyle w:val="Caption"/>
      </w:pPr>
      <w:r>
        <w:t xml:space="preserve">Figure </w:t>
      </w:r>
      <w:fldSimple w:instr=" SEQ Figure \* ARABIC ">
        <w:r w:rsidR="00EA58A1">
          <w:rPr>
            <w:noProof/>
          </w:rPr>
          <w:t>2</w:t>
        </w:r>
      </w:fldSimple>
      <w:r>
        <w:t>. A typical orchid market on the side of a road in Xishuangbanna. Items for sale include dendrobiums in bundles for medicine, various intact horticultural orchids, papaya, bananas, and sugarcane. Taken in January 2015 by the author.</w:t>
      </w:r>
    </w:p>
    <w:p w14:paraId="2A8E2D96" w14:textId="77777777" w:rsidR="00C463AA" w:rsidRDefault="00C463AA" w:rsidP="00664C94"/>
    <w:p w14:paraId="1A873C59" w14:textId="2A280866" w:rsidR="00302382" w:rsidRDefault="00302382" w:rsidP="00302382">
      <w:pPr>
        <w:pStyle w:val="Heading2"/>
      </w:pPr>
      <w:bookmarkStart w:id="67" w:name="_Toc449304641"/>
      <w:r>
        <w:t>Data preparation</w:t>
      </w:r>
      <w:bookmarkEnd w:id="67"/>
    </w:p>
    <w:p w14:paraId="7019D5B2" w14:textId="3E17E3E7" w:rsidR="00302382" w:rsidRDefault="00302382" w:rsidP="00302382">
      <w:pPr>
        <w:pStyle w:val="Heading3"/>
      </w:pPr>
      <w:bookmarkStart w:id="68" w:name="_Toc449304642"/>
      <w:r>
        <w:t>Selection of species</w:t>
      </w:r>
      <w:bookmarkEnd w:id="68"/>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in markets. This step was taken to ensure that there would be efficient data to carry out MAXENT analysis and to ensure that these species were </w:t>
      </w:r>
      <w:r w:rsidR="00925CD9">
        <w:t>economically present.</w:t>
      </w:r>
    </w:p>
    <w:p w14:paraId="36E7F71F" w14:textId="0D3EA0D1" w:rsidR="00925CD9" w:rsidRDefault="00925CD9" w:rsidP="00302382">
      <w:pPr>
        <w:rPr>
          <w:b/>
          <w:i/>
        </w:rPr>
      </w:pPr>
      <w:r w:rsidRPr="00925CD9">
        <w:rPr>
          <w:b/>
          <w:i/>
        </w:rPr>
        <w:t>Dendrobium t</w:t>
      </w:r>
    </w:p>
    <w:p w14:paraId="075F6196" w14:textId="4857C0F6" w:rsidR="00EC55EE" w:rsidRDefault="00EC55EE" w:rsidP="00302382">
      <w:pPr>
        <w:rPr>
          <w:b/>
        </w:rPr>
      </w:pPr>
      <w:r>
        <w:rPr>
          <w:b/>
        </w:rPr>
        <w:t>Picture</w:t>
      </w:r>
    </w:p>
    <w:p w14:paraId="2EE549FA" w14:textId="2B7DFE80" w:rsidR="000A78AE" w:rsidRDefault="000A78AE" w:rsidP="00302382">
      <w:pPr>
        <w:rPr>
          <w:b/>
        </w:rPr>
      </w:pPr>
      <w:r>
        <w:rPr>
          <w:b/>
          <w:noProof/>
          <w:lang w:val="en-GB" w:eastAsia="en-GB"/>
        </w:rPr>
        <w:lastRenderedPageBreak/>
        <w:drawing>
          <wp:inline distT="0" distB="0" distL="0" distR="0" wp14:anchorId="1B994F3E" wp14:editId="2FDB443A">
            <wp:extent cx="3383356" cy="543877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1">
                      <a:extLst>
                        <a:ext uri="{28A0092B-C50C-407E-A947-70E740481C1C}">
                          <a14:useLocalDpi xmlns:a14="http://schemas.microsoft.com/office/drawing/2010/main" val="0"/>
                        </a:ext>
                      </a:extLst>
                    </a:blip>
                    <a:stretch>
                      <a:fillRect/>
                    </a:stretch>
                  </pic:blipFill>
                  <pic:spPr>
                    <a:xfrm>
                      <a:off x="0" y="0"/>
                      <a:ext cx="3385596" cy="5442376"/>
                    </a:xfrm>
                    <a:prstGeom prst="rect">
                      <a:avLst/>
                    </a:prstGeom>
                  </pic:spPr>
                </pic:pic>
              </a:graphicData>
            </a:graphic>
          </wp:inline>
        </w:drawing>
      </w:r>
    </w:p>
    <w:p w14:paraId="0E5B1F9B" w14:textId="77777777" w:rsidR="00FB6B12" w:rsidRDefault="00FB6B12" w:rsidP="00FB6B12">
      <w:pPr>
        <w:keepNext/>
      </w:pPr>
      <w:r>
        <w:rPr>
          <w:b/>
          <w:noProof/>
          <w:lang w:val="en-GB" w:eastAsia="en-GB"/>
        </w:rPr>
        <w:lastRenderedPageBreak/>
        <w:drawing>
          <wp:inline distT="0" distB="0" distL="0" distR="0" wp14:anchorId="7459AA66" wp14:editId="6493DCCB">
            <wp:extent cx="3728720" cy="591502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2" cstate="print">
                      <a:extLst>
                        <a:ext uri="{28A0092B-C50C-407E-A947-70E740481C1C}">
                          <a14:useLocalDpi xmlns:a14="http://schemas.microsoft.com/office/drawing/2010/main" val="0"/>
                        </a:ext>
                      </a:extLst>
                    </a:blip>
                    <a:srcRect b="10773"/>
                    <a:stretch/>
                  </pic:blipFill>
                  <pic:spPr bwMode="auto">
                    <a:xfrm>
                      <a:off x="0" y="0"/>
                      <a:ext cx="3731828" cy="5919955"/>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2D57C37" w:rsidR="00FB6B12" w:rsidRPr="00FB6B12" w:rsidRDefault="00FB6B12" w:rsidP="00A655BF">
      <w:pPr>
        <w:pStyle w:val="Caption"/>
        <w:rPr>
          <w:b/>
        </w:rPr>
      </w:pPr>
      <w:bookmarkStart w:id="69" w:name="_Toc449304679"/>
      <w:r w:rsidRPr="00FB6B12">
        <w:t xml:space="preserve">Figure </w:t>
      </w:r>
      <w:fldSimple w:instr=" SEQ Figure \* ARABIC ">
        <w:r w:rsidR="00EA58A1">
          <w:rPr>
            <w:noProof/>
          </w:rPr>
          <w:t>3</w:t>
        </w:r>
      </w:fldSimple>
      <w:r w:rsidRPr="00FB6B12">
        <w:t xml:space="preserve">.The </w:t>
      </w:r>
      <w:r w:rsidRPr="00FB6B12">
        <w:rPr>
          <w:b/>
        </w:rPr>
        <w:t xml:space="preserve">inflorescence </w:t>
      </w:r>
      <w:r w:rsidRPr="00FB6B12">
        <w:t xml:space="preserve">of Dt. Picture </w:t>
      </w:r>
      <w:r>
        <w:t>taken</w:t>
      </w:r>
      <w:r w:rsidRPr="00FB6B12">
        <w:t xml:space="preserve"> by Neelam Notay at Kew.</w:t>
      </w:r>
      <w:bookmarkEnd w:id="69"/>
    </w:p>
    <w:p w14:paraId="71FE19EC" w14:textId="77777777" w:rsidR="00EC55EE" w:rsidRPr="00EC55EE" w:rsidRDefault="00EC55EE" w:rsidP="00302382">
      <w:pPr>
        <w:rPr>
          <w:b/>
        </w:rPr>
      </w:pPr>
    </w:p>
    <w:p w14:paraId="2E299B7C" w14:textId="432FBA5C" w:rsidR="00925CD9" w:rsidRDefault="00925CD9" w:rsidP="00302382">
      <w:pPr>
        <w:rPr>
          <w:b/>
          <w:i/>
        </w:rPr>
      </w:pPr>
      <w:r w:rsidRPr="00925CD9">
        <w:rPr>
          <w:b/>
          <w:i/>
        </w:rPr>
        <w:t>Luisia mag</w:t>
      </w:r>
    </w:p>
    <w:p w14:paraId="6992740F" w14:textId="3DD3E714" w:rsidR="00EC55EE" w:rsidRDefault="00EC55EE" w:rsidP="00302382">
      <w:pPr>
        <w:rPr>
          <w:b/>
          <w:i/>
        </w:rPr>
      </w:pPr>
      <w:r>
        <w:rPr>
          <w:b/>
          <w:i/>
        </w:rPr>
        <w:t>Picture</w:t>
      </w:r>
    </w:p>
    <w:p w14:paraId="178A4ECF" w14:textId="44208B02" w:rsidR="000A78AE" w:rsidRPr="000A78AE" w:rsidRDefault="000A78AE" w:rsidP="00302382">
      <w:pPr>
        <w:rPr>
          <w:b/>
        </w:rPr>
      </w:pPr>
      <w:r>
        <w:rPr>
          <w:b/>
          <w:noProof/>
          <w:lang w:val="en-GB" w:eastAsia="en-GB"/>
        </w:rPr>
        <w:lastRenderedPageBreak/>
        <w:drawing>
          <wp:inline distT="0" distB="0" distL="0" distR="0" wp14:anchorId="2F81929C" wp14:editId="70CE508D">
            <wp:extent cx="3325868" cy="5305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8736" cy="5310001"/>
                    </a:xfrm>
                    <a:prstGeom prst="rect">
                      <a:avLst/>
                    </a:prstGeom>
                  </pic:spPr>
                </pic:pic>
              </a:graphicData>
            </a:graphic>
          </wp:inline>
        </w:drawing>
      </w:r>
    </w:p>
    <w:p w14:paraId="358EE5EB" w14:textId="019C6E1A" w:rsidR="00302382" w:rsidRDefault="00302382" w:rsidP="00302382">
      <w:pPr>
        <w:pStyle w:val="Heading3"/>
      </w:pPr>
      <w:bookmarkStart w:id="70" w:name="_Toc449304643"/>
      <w:r>
        <w:t>Presence points</w:t>
      </w:r>
      <w:bookmarkEnd w:id="70"/>
    </w:p>
    <w:p w14:paraId="46172969" w14:textId="0AC676C8" w:rsidR="00302382" w:rsidRDefault="00730620" w:rsidP="00302382">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Phillips, Anderson &amp; Schapire 2006)</w:t>
      </w:r>
      <w:r w:rsidR="000621EF">
        <w:fldChar w:fldCharType="end"/>
      </w:r>
      <w:r w:rsidR="000621EF">
        <w:t xml:space="preserve">. X </w:t>
      </w:r>
      <w:commentRangeStart w:id="71"/>
      <w:r w:rsidR="000621EF">
        <w:t xml:space="preserve">records </w:t>
      </w:r>
      <w:commentRangeEnd w:id="71"/>
      <w:r w:rsidR="000621EF">
        <w:rPr>
          <w:rStyle w:val="CommentReference"/>
          <w:rFonts w:asciiTheme="minorHAnsi" w:hAnsiTheme="minorHAnsi" w:cstheme="minorBidi"/>
          <w:lang w:val="en-GB"/>
        </w:rPr>
        <w:commentReference w:id="71"/>
      </w:r>
      <w:r w:rsidR="000621EF">
        <w:t xml:space="preserve">were </w:t>
      </w:r>
      <w:r w:rsidR="00FB6B12">
        <w:t>re</w:t>
      </w:r>
      <w:r w:rsidR="000621EF">
        <w:t>moved as they were in settlements and did not occur naturally.</w:t>
      </w:r>
    </w:p>
    <w:p w14:paraId="71B7332D" w14:textId="1C3335AB" w:rsidR="00302382" w:rsidRPr="00302382" w:rsidRDefault="00302382" w:rsidP="00302382">
      <w:pPr>
        <w:pStyle w:val="Heading3"/>
      </w:pPr>
      <w:bookmarkStart w:id="72" w:name="_Toc449304644"/>
      <w:r>
        <w:t xml:space="preserve">Environmental </w:t>
      </w:r>
      <w:commentRangeStart w:id="73"/>
      <w:r>
        <w:t xml:space="preserve">variables </w:t>
      </w:r>
      <w:commentRangeEnd w:id="73"/>
      <w:r>
        <w:rPr>
          <w:rStyle w:val="CommentReference"/>
          <w:rFonts w:asciiTheme="minorHAnsi" w:eastAsiaTheme="minorHAnsi" w:hAnsiTheme="minorHAnsi" w:cstheme="minorBidi"/>
          <w:color w:val="auto"/>
          <w:lang w:val="en-GB"/>
        </w:rPr>
        <w:commentReference w:id="73"/>
      </w:r>
      <w:bookmarkEnd w:id="72"/>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lastRenderedPageBreak/>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E44FAE" w:rsidRPr="00FB6B12">
        <w:rPr>
          <w:rFonts w:ascii="Courier New" w:hAnsi="Courier New"/>
        </w:rPr>
        <w:t>8</w:t>
      </w:r>
      <w:r w:rsidR="00E44FAE">
        <w:t xml:space="preserve"> bands which are defined in </w:t>
      </w:r>
      <w:r w:rsidR="00E44FAE">
        <w:rPr>
          <w:b/>
        </w:rPr>
        <w:t>table x</w:t>
      </w:r>
      <w:r w:rsidR="00E44FAE">
        <w:t>. LS8 images used in this research were obtained from the USGS (</w:t>
      </w:r>
      <w:hyperlink r:id="rId14"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5"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A655BF">
      <w:pPr>
        <w:pStyle w:val="Caption"/>
      </w:pPr>
      <w:bookmarkStart w:id="74" w:name="_Toc449304668"/>
      <w:r w:rsidRPr="00E44FAE">
        <w:t xml:space="preserve">Table </w:t>
      </w:r>
      <w:fldSimple w:instr=" SEQ Table \* ARABIC ">
        <w:r w:rsidR="00D60171">
          <w:rPr>
            <w:noProof/>
          </w:rPr>
          <w:t>2</w:t>
        </w:r>
      </w:fldSimple>
      <w:r w:rsidRPr="00C9180B">
        <w:t>. The wavelength and resolution of each band supplied by the OLI and TIRS. Bands 1 to 9 are supplied by OLI and Bands 10 and 11 are supplied by TIRS</w:t>
      </w:r>
      <w:r w:rsidR="00B81AAB">
        <w:t xml:space="preserve"> </w:t>
      </w:r>
      <w:r w:rsidR="00B81AAB" w:rsidRPr="00B81AAB">
        <w:fldChar w:fldCharType="begin"/>
      </w:r>
      <w:r w:rsidR="00B81AAB" w:rsidRPr="00B81AAB">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fldChar w:fldCharType="separate"/>
      </w:r>
      <w:r w:rsidR="00B81AAB" w:rsidRPr="00B81AAB">
        <w:t>(NASA 2010)</w:t>
      </w:r>
      <w:r w:rsidR="00B81AAB" w:rsidRPr="00B81AAB">
        <w:fldChar w:fldCharType="end"/>
      </w:r>
      <w:r w:rsidRPr="00C9180B">
        <w:t>.</w:t>
      </w:r>
      <w:bookmarkEnd w:id="74"/>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lastRenderedPageBreak/>
        <w:t xml:space="preserve">Six OLI/TIRS tiles were used in this study these are specified in </w:t>
      </w:r>
      <w:r>
        <w:rPr>
          <w:b/>
        </w:rPr>
        <w:t>table x</w:t>
      </w:r>
      <w:r>
        <w:t>.</w:t>
      </w:r>
      <w:r>
        <w:rPr>
          <w:b/>
        </w:rPr>
        <w:t xml:space="preserve"> </w:t>
      </w:r>
    </w:p>
    <w:p w14:paraId="101D1AFE" w14:textId="04F92709" w:rsidR="0014315A" w:rsidRPr="0014315A" w:rsidRDefault="0014315A" w:rsidP="00A655BF">
      <w:pPr>
        <w:pStyle w:val="Caption"/>
      </w:pPr>
      <w:bookmarkStart w:id="75" w:name="_Toc449304669"/>
      <w:r w:rsidRPr="0014315A">
        <w:t xml:space="preserve">Table </w:t>
      </w:r>
      <w:fldSimple w:instr=" SEQ Table \* ARABIC ">
        <w:r w:rsidR="00D60171">
          <w:rPr>
            <w:noProof/>
          </w:rPr>
          <w:t>3</w:t>
        </w:r>
      </w:fldSimple>
      <w:r w:rsidRPr="0014315A">
        <w:t xml:space="preserve">. The path, row, scene ID, and date of capture of each Landsat 8 OLI/TIRS </w:t>
      </w:r>
      <w:r w:rsidR="000260ED">
        <w:t>tile</w:t>
      </w:r>
      <w:r w:rsidRPr="0014315A">
        <w:t>.</w:t>
      </w:r>
      <w:bookmarkEnd w:id="75"/>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76"/>
      <w:r w:rsidR="00F35EAF" w:rsidRPr="00F35EAF">
        <w:t>.</w:t>
      </w:r>
      <w:commentRangeEnd w:id="76"/>
      <w:r w:rsidR="00A25AF0">
        <w:rPr>
          <w:rStyle w:val="CommentReference"/>
          <w:rFonts w:asciiTheme="minorHAnsi" w:hAnsiTheme="minorHAnsi" w:cstheme="minorBidi"/>
          <w:lang w:val="en-GB"/>
        </w:rPr>
        <w:commentReference w:id="76"/>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Lahoz-Monfort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66907C6E" w:rsidR="0002738C" w:rsidRPr="00120D20" w:rsidRDefault="0002738C" w:rsidP="00E803AE">
      <w:pPr>
        <w:rPr>
          <w:b/>
        </w:rPr>
      </w:pPr>
      <w:r>
        <w:t xml:space="preserve">Vegetation indices were calculated using ArcMap 10.3.1 and the OLI bands. Each was calculated with the formulas described in </w:t>
      </w:r>
      <w:r>
        <w:rPr>
          <w:b/>
        </w:rPr>
        <w:t>table x</w:t>
      </w:r>
      <w:r>
        <w:t xml:space="preserve">. </w:t>
      </w:r>
      <w:r w:rsidR="00120D20">
        <w:t xml:space="preserve">Using the images from LS8 described in </w:t>
      </w:r>
      <w:commentRangeStart w:id="77"/>
      <w:r w:rsidR="00120D20" w:rsidRPr="00120D20">
        <w:rPr>
          <w:b/>
        </w:rPr>
        <w:t>section x</w:t>
      </w:r>
      <w:commentRangeEnd w:id="77"/>
      <w:r w:rsidR="00120D20">
        <w:rPr>
          <w:rStyle w:val="CommentReference"/>
          <w:rFonts w:asciiTheme="minorHAnsi" w:hAnsiTheme="minorHAnsi" w:cstheme="minorBidi"/>
          <w:lang w:val="en-GB"/>
        </w:rPr>
        <w:commentReference w:id="77"/>
      </w:r>
      <w:r w:rsidR="00120D20">
        <w:rPr>
          <w:b/>
        </w:rPr>
        <w:t>.</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lastRenderedPageBreak/>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78"/>
      <w:r w:rsidRPr="000019E8">
        <w:rPr>
          <w:b/>
        </w:rPr>
        <w:t xml:space="preserve">citation </w:t>
      </w:r>
      <w:commentRangeEnd w:id="78"/>
      <w:r w:rsidR="000019E8">
        <w:rPr>
          <w:rStyle w:val="CommentReference"/>
          <w:rFonts w:asciiTheme="minorHAnsi" w:hAnsiTheme="minorHAnsi" w:cstheme="minorBidi"/>
          <w:lang w:val="en-GB"/>
        </w:rPr>
        <w:commentReference w:id="78"/>
      </w:r>
      <w:r w:rsidRPr="000019E8">
        <w:rPr>
          <w:b/>
        </w:rPr>
        <w:t>needed).</w:t>
      </w:r>
      <w:r>
        <w:t xml:space="preserve"> </w:t>
      </w:r>
    </w:p>
    <w:p w14:paraId="0C40D433" w14:textId="6E18AC4F" w:rsidR="00C96B05" w:rsidRDefault="00C96B05" w:rsidP="00C96B05">
      <w:r>
        <w:t xml:space="preserve">Since aspect </w:t>
      </w:r>
      <w:r w:rsidRPr="000019E8">
        <w:rPr>
          <w:b/>
        </w:rPr>
        <w:t xml:space="preserve">(the </w:t>
      </w:r>
      <w:r w:rsidRPr="000019E8">
        <w:rPr>
          <w:b/>
          <w:i/>
        </w:rPr>
        <w:t>horizontal</w:t>
      </w:r>
      <w:r w:rsidRPr="000019E8">
        <w:rPr>
          <w:b/>
        </w:rPr>
        <w:t xml:space="preserve"> direction a hillside is facing (</w:t>
      </w:r>
      <w:commentRangeStart w:id="79"/>
      <w:r w:rsidRPr="000019E8">
        <w:rPr>
          <w:b/>
        </w:rPr>
        <w:t>revise</w:t>
      </w:r>
      <w:commentRangeEnd w:id="79"/>
      <w:r w:rsidR="000019E8">
        <w:rPr>
          <w:rStyle w:val="CommentReference"/>
          <w:rFonts w:asciiTheme="minorHAnsi" w:hAnsiTheme="minorHAnsi" w:cstheme="minorBidi"/>
          <w:lang w:val="en-GB"/>
        </w:rPr>
        <w:commentReference w:id="79"/>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5B0C1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80"/>
      <w:r w:rsidR="00EF686C">
        <w:rPr>
          <w:b/>
        </w:rPr>
        <w:t xml:space="preserve">table </w:t>
      </w:r>
      <w:commentRangeEnd w:id="80"/>
      <w:r w:rsidR="009D7A32">
        <w:rPr>
          <w:rStyle w:val="CommentReference"/>
          <w:rFonts w:asciiTheme="minorHAnsi" w:hAnsiTheme="minorHAnsi" w:cstheme="minorBidi"/>
          <w:lang w:val="en-GB"/>
        </w:rPr>
        <w:commentReference w:id="80"/>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81"/>
      <w:r w:rsidR="008E148B">
        <w:rPr>
          <w:b/>
        </w:rPr>
        <w:t xml:space="preserve">table </w:t>
      </w:r>
      <w:commentRangeEnd w:id="81"/>
      <w:r w:rsidR="009D7A32">
        <w:rPr>
          <w:rStyle w:val="CommentReference"/>
          <w:rFonts w:asciiTheme="minorHAnsi" w:hAnsiTheme="minorHAnsi" w:cstheme="minorBidi"/>
          <w:lang w:val="en-GB"/>
        </w:rPr>
        <w:commentReference w:id="81"/>
      </w:r>
      <w:r w:rsidR="008E148B">
        <w:rPr>
          <w:b/>
        </w:rPr>
        <w:t xml:space="preserve">x. </w:t>
      </w:r>
    </w:p>
    <w:p w14:paraId="698C71D5" w14:textId="66BBD9E1" w:rsidR="00EF686C" w:rsidRPr="005D54C1" w:rsidRDefault="00EF686C" w:rsidP="00A655BF">
      <w:pPr>
        <w:pStyle w:val="Caption"/>
      </w:pPr>
      <w:bookmarkStart w:id="82" w:name="_Toc449304670"/>
      <w:r w:rsidRPr="005D54C1">
        <w:t xml:space="preserve">Table </w:t>
      </w:r>
      <w:fldSimple w:instr=" SEQ Table \* ARABIC ">
        <w:r w:rsidR="00D60171">
          <w:rPr>
            <w:noProof/>
          </w:rPr>
          <w:t>4</w:t>
        </w:r>
      </w:fldSimple>
      <w:r w:rsidRPr="005D54C1">
        <w:t xml:space="preserve">. The slope of each pixel with the corresponding </w:t>
      </w:r>
      <w:r w:rsidR="00C845ED" w:rsidRPr="005D54C1">
        <w:t>reclassified</w:t>
      </w:r>
      <w:r w:rsidRPr="005D54C1">
        <w:t xml:space="preserve"> value.</w:t>
      </w:r>
      <w:bookmarkEnd w:id="82"/>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lastRenderedPageBreak/>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A655BF">
      <w:pPr>
        <w:pStyle w:val="Caption"/>
      </w:pPr>
      <w:bookmarkStart w:id="83" w:name="_Toc449304671"/>
      <w:r w:rsidRPr="005D54C1">
        <w:t xml:space="preserve">Table </w:t>
      </w:r>
      <w:fldSimple w:instr=" SEQ Table \* ARABIC ">
        <w:r w:rsidR="00D60171">
          <w:rPr>
            <w:noProof/>
          </w:rPr>
          <w:t>5</w:t>
        </w:r>
      </w:fldSimple>
      <w:r w:rsidRPr="005D54C1">
        <w:t>. The aspect of each pixel with the</w:t>
      </w:r>
      <w:r w:rsidR="00C845ED" w:rsidRPr="005D54C1">
        <w:t xml:space="preserve"> original value and</w:t>
      </w:r>
      <w:r w:rsidRPr="005D54C1">
        <w:t xml:space="preserve"> corresponding </w:t>
      </w:r>
      <w:r w:rsidR="00C845ED" w:rsidRPr="005D54C1">
        <w:t>reclassified</w:t>
      </w:r>
      <w:r w:rsidRPr="005D54C1">
        <w:t xml:space="preserve"> value.</w:t>
      </w:r>
      <w:bookmarkEnd w:id="83"/>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84"/>
      <w:r>
        <w:rPr>
          <w:b/>
        </w:rPr>
        <w:t xml:space="preserve">Table </w:t>
      </w:r>
      <w:commentRangeEnd w:id="84"/>
      <w:r w:rsidR="009D7A32">
        <w:rPr>
          <w:rStyle w:val="CommentReference"/>
          <w:rFonts w:asciiTheme="minorHAnsi" w:hAnsiTheme="minorHAnsi" w:cstheme="minorBidi"/>
          <w:lang w:val="en-GB"/>
        </w:rPr>
        <w:commentReference w:id="84"/>
      </w:r>
      <w:r>
        <w:rPr>
          <w:b/>
        </w:rPr>
        <w:t xml:space="preserve">x </w:t>
      </w:r>
      <w:r w:rsidR="001E2911">
        <w:t>gives a matrix for all possible values in the aspect-slope grid</w:t>
      </w:r>
      <w:r>
        <w:t xml:space="preserve">. </w:t>
      </w:r>
    </w:p>
    <w:p w14:paraId="4637D589" w14:textId="5BDC5721" w:rsidR="005D54C1" w:rsidRPr="005D54C1" w:rsidRDefault="005D54C1" w:rsidP="00A655BF">
      <w:pPr>
        <w:pStyle w:val="Caption"/>
      </w:pPr>
      <w:bookmarkStart w:id="85" w:name="_Toc449304672"/>
      <w:r w:rsidRPr="005D54C1">
        <w:t xml:space="preserve">Table </w:t>
      </w:r>
      <w:fldSimple w:instr=" SEQ Table \* ARABIC ">
        <w:r w:rsidR="00D60171">
          <w:rPr>
            <w:noProof/>
          </w:rPr>
          <w:t>6</w:t>
        </w:r>
      </w:fldSimple>
      <w:r w:rsidRPr="005D54C1">
        <w:t>. Aspect-slope matrix showing all possible values within the aspect-slope grid.</w:t>
      </w:r>
      <w:r w:rsidR="00120D20">
        <w:t xml:space="preserve"> </w:t>
      </w:r>
      <w:commentRangeStart w:id="86"/>
      <w:r w:rsidR="00120D20">
        <w:t>I.e.</w:t>
      </w:r>
      <w:commentRangeEnd w:id="86"/>
      <w:r w:rsidR="00120D20">
        <w:rPr>
          <w:rStyle w:val="CommentReference"/>
          <w:i/>
          <w:iCs w:val="0"/>
        </w:rPr>
        <w:commentReference w:id="86"/>
      </w:r>
      <w:r w:rsidR="00120D20">
        <w:t xml:space="preserve"> a north facing grid cell with a 1% slope would have a value of 11 and a west facing grid cell with a 7% slope would have a value of </w:t>
      </w:r>
      <w:r w:rsidR="00BB0BE4">
        <w:t>27.</w:t>
      </w:r>
      <w:bookmarkEnd w:id="85"/>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41DC79FA" w14:textId="12839611" w:rsidR="001C3355" w:rsidRDefault="00140A1A" w:rsidP="009D7A32">
      <w:pPr>
        <w:rPr>
          <w:rFonts w:asciiTheme="minorHAnsi" w:hAnsiTheme="minorHAnsi" w:cstheme="minorBidi"/>
          <w:sz w:val="22"/>
          <w:lang w:val="en-GB"/>
        </w:rPr>
      </w:pPr>
      <w:r>
        <w:fldChar w:fldCharType="begin"/>
      </w:r>
      <w:r>
        <w:instrText xml:space="preserve"> LINK </w:instrText>
      </w:r>
      <w:r w:rsidR="004B7FC7">
        <w:instrText xml:space="preserve">Excel.Sheet.12 "\\\\fs-home-l\\home-011\\bsu017\\My Documents\\Dissertation\\Dissertation2016_writing\\Charts20160405.xlsx" Sheet1!R1C1:R5C9 </w:instrText>
      </w:r>
      <w:r>
        <w:instrText xml:space="preserve">\a \f 4 \h  \* MERGEFORMAT </w:instrText>
      </w:r>
      <w:r>
        <w:fldChar w:fldCharType="separate"/>
      </w:r>
    </w:p>
    <w:p w14:paraId="78EE5334" w14:textId="09542D22" w:rsidR="009D7A32" w:rsidRDefault="00140A1A" w:rsidP="009D7A32">
      <w:pPr>
        <w:rPr>
          <w:b/>
        </w:rPr>
      </w:pPr>
      <w:r>
        <w:lastRenderedPageBreak/>
        <w:fldChar w:fldCharType="end"/>
      </w:r>
      <w:r w:rsidR="009D7A32" w:rsidRPr="009D7A32">
        <w:rPr>
          <w:b/>
        </w:rPr>
        <w:t xml:space="preserve"> </w:t>
      </w:r>
      <w:r w:rsidR="009D7A32">
        <w:rPr>
          <w:b/>
        </w:rPr>
        <w:t>Distance to roads</w:t>
      </w:r>
    </w:p>
    <w:p w14:paraId="69FAE8E0" w14:textId="77777777" w:rsidR="009D7A32" w:rsidRPr="0087767F" w:rsidRDefault="009D7A32" w:rsidP="009D7A32">
      <w:r>
        <w:t xml:space="preserve">The distance of each pixel from the nearest road was calculated using a shapefile provided by </w:t>
      </w:r>
      <w:proofErr w:type="spellStart"/>
      <w:r>
        <w:t>OpenStreetMap</w:t>
      </w:r>
      <w:proofErr w:type="spellEnd"/>
      <w:r>
        <w:t xml:space="preserve"> (</w:t>
      </w:r>
      <w:hyperlink r:id="rId16"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7"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87"/>
      <w:r w:rsidR="0096354D">
        <w:t xml:space="preserve">cost </w:t>
      </w:r>
      <w:commentRangeEnd w:id="87"/>
      <w:r w:rsidR="0096354D">
        <w:rPr>
          <w:rStyle w:val="CommentReference"/>
          <w:rFonts w:asciiTheme="minorHAnsi" w:hAnsiTheme="minorHAnsi" w:cstheme="minorBidi"/>
          <w:lang w:val="en-GB"/>
        </w:rPr>
        <w:commentReference w:id="87"/>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18"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88" w:name="_Toc449304645"/>
      <w:r>
        <w:t xml:space="preserve">Habitat suitability modelling with </w:t>
      </w:r>
      <w:r w:rsidR="00302382">
        <w:t>MAXENT</w:t>
      </w:r>
      <w:bookmarkEnd w:id="88"/>
    </w:p>
    <w:p w14:paraId="71A58A17" w14:textId="3BF4D035" w:rsidR="00302382" w:rsidRDefault="0081066E" w:rsidP="00302382">
      <w:pPr>
        <w:pStyle w:val="Heading3"/>
      </w:pPr>
      <w:bookmarkStart w:id="89" w:name="_Toc449304646"/>
      <w:r>
        <w:t>Model selection</w:t>
      </w:r>
      <w:bookmarkEnd w:id="89"/>
    </w:p>
    <w:p w14:paraId="42E68120" w14:textId="1D845090" w:rsidR="0081066E" w:rsidRPr="009F0C68" w:rsidRDefault="005A69A9" w:rsidP="0081066E">
      <w:pPr>
        <w:rPr>
          <w:b/>
        </w:rPr>
      </w:pPr>
      <w:r>
        <w:t>To determine the most accurate model a series of 63 test e</w:t>
      </w:r>
      <w:r w:rsidR="0081066E">
        <w:t>nvironmental niche models were made using MAXENT (version 3.3.3)</w:t>
      </w:r>
      <w:r>
        <w:t>.</w:t>
      </w:r>
      <w:r w:rsidR="0081066E">
        <w:t xml:space="preserve"> </w:t>
      </w:r>
      <w:r>
        <w:t>T</w:t>
      </w:r>
      <w:r w:rsidR="0081066E">
        <w:t xml:space="preserve">he theory behind this software is explained in </w:t>
      </w:r>
      <w:commentRangeStart w:id="90"/>
      <w:r w:rsidR="0081066E" w:rsidRPr="0081066E">
        <w:rPr>
          <w:b/>
        </w:rPr>
        <w:t>section x</w:t>
      </w:r>
      <w:commentRangeEnd w:id="90"/>
      <w:r w:rsidR="0081066E">
        <w:rPr>
          <w:rStyle w:val="CommentReference"/>
          <w:rFonts w:asciiTheme="minorHAnsi" w:hAnsiTheme="minorHAnsi" w:cstheme="minorBidi"/>
          <w:lang w:val="en-GB"/>
        </w:rPr>
        <w:commentReference w:id="90"/>
      </w:r>
      <w:r w:rsidR="0081066E">
        <w:rPr>
          <w:b/>
        </w:rPr>
        <w:t xml:space="preserve">. </w:t>
      </w:r>
      <w:r>
        <w:t>A</w:t>
      </w:r>
      <w:r w:rsidR="0081066E">
        <w:t>ll settings were set to their default values</w:t>
      </w:r>
      <w:r>
        <w:t xml:space="preserve"> including maximum iterations (500), convergence threshold (0.00001), sample radius (0), default prevalence (0.5), regularization multiplier (1), background points (10000), and replicates (1)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25 was used in all test models. </w:t>
      </w:r>
      <w:r w:rsidR="00063DFC">
        <w:t xml:space="preserve">Each test model had a different combination of environmental variables detailed in </w:t>
      </w:r>
      <w:commentRangeStart w:id="91"/>
      <w:r w:rsidR="00063DFC">
        <w:rPr>
          <w:b/>
        </w:rPr>
        <w:lastRenderedPageBreak/>
        <w:t>table x</w:t>
      </w:r>
      <w:commentRangeEnd w:id="91"/>
      <w:r w:rsidR="00063DFC">
        <w:rPr>
          <w:rStyle w:val="CommentReference"/>
          <w:rFonts w:asciiTheme="minorHAnsi" w:hAnsiTheme="minorHAnsi" w:cstheme="minorBidi"/>
          <w:lang w:val="en-GB"/>
        </w:rPr>
        <w:commentReference w:id="91"/>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81066E">
      <w:r>
        <w:t xml:space="preserve"> </w:t>
      </w:r>
    </w:p>
    <w:p w14:paraId="1C34FD75" w14:textId="1129C875" w:rsidR="00302382" w:rsidRDefault="00C0400F" w:rsidP="00302382">
      <w:pPr>
        <w:pStyle w:val="Heading3"/>
      </w:pPr>
      <w:bookmarkStart w:id="92" w:name="_Toc449304647"/>
      <w:r>
        <w:t>Final model</w:t>
      </w:r>
      <w:r w:rsidR="00E11AB7">
        <w:t>s</w:t>
      </w:r>
      <w:bookmarkEnd w:id="92"/>
    </w:p>
    <w:p w14:paraId="33534720" w14:textId="781360ED" w:rsidR="00C0400F" w:rsidRDefault="00C0400F" w:rsidP="00C0400F">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Default="00E11AB7" w:rsidP="00E11AB7">
      <w:pPr>
        <w:rPr>
          <w:b/>
        </w:rPr>
      </w:pPr>
      <w:r>
        <w:rPr>
          <w:b/>
        </w:rPr>
        <w:t>Human influenced factors</w:t>
      </w:r>
    </w:p>
    <w:p w14:paraId="76833565" w14:textId="455D5E46" w:rsidR="00E11AB7" w:rsidRPr="00E11AB7" w:rsidRDefault="00E11AB7" w:rsidP="00E11AB7">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 xml:space="preserve">and the factors that are not directly influenced by the presenc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4F886647" w14:textId="77777777" w:rsidR="00302382" w:rsidRDefault="00302382" w:rsidP="00302382"/>
    <w:p w14:paraId="3EC8A063" w14:textId="31BDD3B4" w:rsidR="00302382" w:rsidRPr="00302382" w:rsidRDefault="00302382" w:rsidP="00302382">
      <w:pPr>
        <w:pStyle w:val="Heading2"/>
      </w:pPr>
      <w:bookmarkStart w:id="93" w:name="_Toc449304648"/>
      <w:r>
        <w:lastRenderedPageBreak/>
        <w:t>Analysis</w:t>
      </w:r>
      <w:bookmarkEnd w:id="93"/>
    </w:p>
    <w:p w14:paraId="523D01DE" w14:textId="77777777" w:rsidR="00C937C3" w:rsidRDefault="00C937C3" w:rsidP="004218C1">
      <w:r>
        <w:br w:type="page"/>
      </w:r>
    </w:p>
    <w:p w14:paraId="097D81EF" w14:textId="77777777" w:rsidR="00C937C3" w:rsidRDefault="00C937C3" w:rsidP="004218C1">
      <w:pPr>
        <w:pStyle w:val="Heading1"/>
      </w:pPr>
      <w:bookmarkStart w:id="94" w:name="_Toc449304649"/>
      <w:r>
        <w:lastRenderedPageBreak/>
        <w:t>Results</w:t>
      </w:r>
      <w:bookmarkEnd w:id="94"/>
    </w:p>
    <w:p w14:paraId="2EEE70F6" w14:textId="075EA734" w:rsidR="00C937C3" w:rsidRDefault="00527291" w:rsidP="00527291">
      <w:pPr>
        <w:pStyle w:val="Heading2"/>
      </w:pPr>
      <w:bookmarkStart w:id="95" w:name="_Toc449304650"/>
      <w:r>
        <w:t xml:space="preserve">Orchid </w:t>
      </w:r>
      <w:commentRangeStart w:id="96"/>
      <w:r>
        <w:t>locations</w:t>
      </w:r>
      <w:commentRangeEnd w:id="96"/>
      <w:r w:rsidR="009F0C68">
        <w:rPr>
          <w:rStyle w:val="CommentReference"/>
          <w:rFonts w:asciiTheme="minorHAnsi" w:hAnsiTheme="minorHAnsi" w:cstheme="minorBidi"/>
          <w:lang w:val="en-GB"/>
        </w:rPr>
        <w:commentReference w:id="96"/>
      </w:r>
      <w:bookmarkEnd w:id="95"/>
    </w:p>
    <w:p w14:paraId="33776B5D" w14:textId="77777777" w:rsidR="00527291" w:rsidRDefault="00527291" w:rsidP="00527291"/>
    <w:p w14:paraId="55413641" w14:textId="41CB3694" w:rsidR="00527291" w:rsidRDefault="00527291" w:rsidP="00527291">
      <w:pPr>
        <w:pStyle w:val="Heading2"/>
      </w:pPr>
      <w:bookmarkStart w:id="97" w:name="_Toc449304651"/>
      <w:r>
        <w:t>Environmental variables</w:t>
      </w:r>
      <w:bookmarkEnd w:id="97"/>
    </w:p>
    <w:p w14:paraId="62327AD4" w14:textId="395A0708" w:rsidR="00527291" w:rsidRDefault="000621EF" w:rsidP="00527291">
      <w:r>
        <w:t xml:space="preserve">Each of the environmental variables used in the creation of the test models are displayed in </w:t>
      </w:r>
      <w:commentRangeStart w:id="98"/>
      <w:r>
        <w:rPr>
          <w:b/>
        </w:rPr>
        <w:t>appendix x</w:t>
      </w:r>
      <w:commentRangeEnd w:id="98"/>
      <w:r>
        <w:rPr>
          <w:rStyle w:val="CommentReference"/>
          <w:rFonts w:asciiTheme="minorHAnsi" w:hAnsiTheme="minorHAnsi" w:cstheme="minorBidi"/>
          <w:lang w:val="en-GB"/>
        </w:rPr>
        <w:commentReference w:id="98"/>
      </w:r>
      <w:r>
        <w:t xml:space="preserve">. </w:t>
      </w:r>
    </w:p>
    <w:p w14:paraId="459F0409" w14:textId="75CE7331" w:rsidR="00527291" w:rsidRDefault="00527291" w:rsidP="00527291">
      <w:pPr>
        <w:pStyle w:val="Heading2"/>
      </w:pPr>
      <w:bookmarkStart w:id="99" w:name="_Toc449304652"/>
      <w:r>
        <w:t>Model suitability</w:t>
      </w:r>
      <w:bookmarkEnd w:id="99"/>
    </w:p>
    <w:p w14:paraId="36C2C418" w14:textId="77777777" w:rsidR="009B6EB6" w:rsidRDefault="009B6EB6" w:rsidP="009B6EB6">
      <w:pPr>
        <w:rPr>
          <w:b/>
        </w:rPr>
      </w:pPr>
      <w:r>
        <w:t xml:space="preserve">Models and their corresponding AUC values can be seen in </w:t>
      </w:r>
      <w:commentRangeStart w:id="100"/>
      <w:r>
        <w:rPr>
          <w:b/>
        </w:rPr>
        <w:t>appendix x</w:t>
      </w:r>
      <w:commentRangeEnd w:id="100"/>
      <w:r>
        <w:rPr>
          <w:rStyle w:val="CommentReference"/>
          <w:rFonts w:asciiTheme="minorHAnsi" w:hAnsiTheme="minorHAnsi" w:cstheme="minorBidi"/>
          <w:lang w:val="en-GB"/>
        </w:rPr>
        <w:commentReference w:id="100"/>
      </w:r>
    </w:p>
    <w:p w14:paraId="1E78D7B0" w14:textId="46B2AB12" w:rsidR="000C76B0" w:rsidRPr="00A13A42" w:rsidRDefault="00A13A42" w:rsidP="009B6EB6">
      <w:pPr>
        <w:rPr>
          <w:b/>
        </w:rPr>
      </w:pPr>
      <w:r>
        <w:t xml:space="preserve">The correlation between the number of environmental variables (factors) and AUC values was tested using Pearson’s correlation coefficient (with the </w:t>
      </w:r>
      <w:commentRangeStart w:id="101"/>
      <w:proofErr w:type="spellStart"/>
      <w:r>
        <w:t>cor.test</w:t>
      </w:r>
      <w:proofErr w:type="spellEnd"/>
      <w:r>
        <w:t xml:space="preserve"> </w:t>
      </w:r>
      <w:commentRangeEnd w:id="101"/>
      <w:r>
        <w:rPr>
          <w:rStyle w:val="CommentReference"/>
          <w:rFonts w:asciiTheme="minorHAnsi" w:hAnsiTheme="minorHAnsi" w:cstheme="minorBidi"/>
          <w:lang w:val="en-GB"/>
        </w:rPr>
        <w:commentReference w:id="101"/>
      </w:r>
      <w:r>
        <w:t xml:space="preserve">package in </w:t>
      </w:r>
      <w:commentRangeStart w:id="102"/>
      <w:r>
        <w:t>R</w:t>
      </w:r>
      <w:commentRangeEnd w:id="102"/>
      <w:r>
        <w:rPr>
          <w:rStyle w:val="CommentReference"/>
          <w:rFonts w:asciiTheme="minorHAnsi" w:hAnsiTheme="minorHAnsi" w:cstheme="minorBidi"/>
          <w:lang w:val="en-GB"/>
        </w:rPr>
        <w:commentReference w:id="102"/>
      </w:r>
      <w:r>
        <w:t>).</w:t>
      </w:r>
      <w:r w:rsidR="00602EEA">
        <w:t xml:space="preserve"> Δ was calculated as test AUC – training </w:t>
      </w:r>
      <w:r w:rsidR="00082D54">
        <w:t>AUC</w:t>
      </w:r>
      <w:r w:rsidR="0036495E">
        <w:t xml:space="preserve"> according to the </w:t>
      </w:r>
      <w:commentRangeStart w:id="103"/>
      <w:r w:rsidR="0036495E">
        <w:t xml:space="preserve">methods </w:t>
      </w:r>
      <w:commentRangeEnd w:id="103"/>
      <w:r w:rsidR="0036495E">
        <w:rPr>
          <w:rStyle w:val="CommentReference"/>
          <w:rFonts w:asciiTheme="minorHAnsi" w:hAnsiTheme="minorHAnsi" w:cstheme="minorBidi"/>
          <w:lang w:val="en-GB"/>
        </w:rPr>
        <w:commentReference w:id="103"/>
      </w:r>
      <w:r w:rsidR="0036495E">
        <w:t xml:space="preserve">of </w:t>
      </w:r>
      <w:r w:rsidR="000925B1">
        <w:fldChar w:fldCharType="begin"/>
      </w:r>
      <w:r w:rsidR="000925B1">
        <w:instrText xml:space="preserve"> ADDIN ZOTERO_ITEM CSL_CITATION {"citationID":"ifigmifft","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0925B1">
        <w:fldChar w:fldCharType="separate"/>
      </w:r>
      <w:r w:rsidR="000925B1" w:rsidRPr="000925B1">
        <w:t xml:space="preserve">Lahoz-Monfort </w:t>
      </w:r>
      <w:r w:rsidR="000925B1">
        <w:t>(</w:t>
      </w:r>
      <w:r w:rsidR="000925B1" w:rsidRPr="000925B1">
        <w:t>2008)</w:t>
      </w:r>
      <w:r w:rsidR="000925B1">
        <w:fldChar w:fldCharType="end"/>
      </w:r>
      <w:r w:rsidR="00082D54">
        <w:t xml:space="preserve">. </w:t>
      </w:r>
      <w:r>
        <w:t xml:space="preserve">The results of this test are displayed in </w:t>
      </w:r>
      <w:commentRangeStart w:id="104"/>
      <w:r>
        <w:rPr>
          <w:b/>
        </w:rPr>
        <w:t>table x</w:t>
      </w:r>
      <w:commentRangeEnd w:id="104"/>
      <w:r>
        <w:rPr>
          <w:rStyle w:val="CommentReference"/>
          <w:rFonts w:asciiTheme="minorHAnsi" w:hAnsiTheme="minorHAnsi" w:cstheme="minorBidi"/>
          <w:lang w:val="en-GB"/>
        </w:rPr>
        <w:commentReference w:id="104"/>
      </w:r>
      <w:r>
        <w:rPr>
          <w:b/>
        </w:rPr>
        <w:t>.</w:t>
      </w:r>
    </w:p>
    <w:p w14:paraId="02421ED9" w14:textId="1BFFE3B2" w:rsidR="00A13A42" w:rsidRPr="00602EEA" w:rsidRDefault="00A13A42" w:rsidP="00A655BF">
      <w:pPr>
        <w:pStyle w:val="Caption"/>
      </w:pPr>
      <w:bookmarkStart w:id="105" w:name="_Toc449304673"/>
      <w:r w:rsidRPr="00A13A42">
        <w:t xml:space="preserve">Table </w:t>
      </w:r>
      <w:fldSimple w:instr=" SEQ Table \* ARABIC ">
        <w:r w:rsidR="00D60171">
          <w:rPr>
            <w:noProof/>
          </w:rPr>
          <w:t>7</w:t>
        </w:r>
      </w:fldSimple>
      <w:r w:rsidRPr="00A13A42">
        <w:t xml:space="preserve">. The correlation between the </w:t>
      </w:r>
      <w:proofErr w:type="gramStart"/>
      <w:r w:rsidRPr="00A13A42">
        <w:t>number</w:t>
      </w:r>
      <w:proofErr w:type="gramEnd"/>
      <w:r w:rsidRPr="00A13A42">
        <w:t xml:space="preserve"> of factors used in each model and the test AUC, training AUC, and </w:t>
      </w:r>
      <w:r w:rsidR="00602EEA">
        <w:t>Δ</w:t>
      </w:r>
      <w:r w:rsidRPr="00A13A42">
        <w:t xml:space="preserve"> (training AUC-test AUC).</w:t>
      </w:r>
      <w:r w:rsidR="00602EEA">
        <w:t xml:space="preserve"> </w:t>
      </w:r>
      <w:proofErr w:type="gramStart"/>
      <w:r w:rsidR="00602EEA">
        <w:t>p-values</w:t>
      </w:r>
      <w:proofErr w:type="gramEnd"/>
      <w:r w:rsidR="00602EEA">
        <w:t xml:space="preserve"> indicate a significant positive correlation between the number of factors and test AUC and training AUC in </w:t>
      </w:r>
      <w:r w:rsidR="00602EEA" w:rsidRPr="00602EEA">
        <w:t>Dendrobium thyrsiflorum</w:t>
      </w:r>
      <w:r w:rsidR="00602EEA">
        <w:t xml:space="preserve"> models and a significant positive correlation between the number of factors and training AUC in </w:t>
      </w:r>
      <w:r w:rsidR="00602EEA" w:rsidRPr="00602EEA">
        <w:t>Luisia magniflora</w:t>
      </w:r>
      <w:r w:rsidR="00602EEA">
        <w:t xml:space="preserve"> models.</w:t>
      </w:r>
      <w:r w:rsidR="000925B1">
        <w:t xml:space="preserve"> There is no significant correlation between the nu</w:t>
      </w:r>
      <w:r w:rsidR="00246EA0">
        <w:t>mber of factors and the Δ value in either species.</w:t>
      </w:r>
      <w:bookmarkEnd w:id="105"/>
    </w:p>
    <w:tbl>
      <w:tblPr>
        <w:tblW w:w="8148" w:type="dxa"/>
        <w:jc w:val="center"/>
        <w:tblLook w:val="04A0" w:firstRow="1" w:lastRow="0" w:firstColumn="1" w:lastColumn="0" w:noHBand="0" w:noVBand="1"/>
      </w:tblPr>
      <w:tblGrid>
        <w:gridCol w:w="4573"/>
        <w:gridCol w:w="1225"/>
        <w:gridCol w:w="1010"/>
        <w:gridCol w:w="1340"/>
      </w:tblGrid>
      <w:tr w:rsidR="0054219A" w:rsidRPr="002F0D9F" w14:paraId="4D3D24E2" w14:textId="77777777" w:rsidTr="002F0D9F">
        <w:trPr>
          <w:cantSplit/>
          <w:trHeight w:val="285"/>
          <w:jc w:val="center"/>
        </w:trPr>
        <w:tc>
          <w:tcPr>
            <w:tcW w:w="4573" w:type="dxa"/>
            <w:tcBorders>
              <w:top w:val="nil"/>
              <w:left w:val="nil"/>
              <w:bottom w:val="single" w:sz="4" w:space="0" w:color="auto"/>
              <w:right w:val="nil"/>
            </w:tcBorders>
            <w:shd w:val="clear" w:color="auto" w:fill="auto"/>
            <w:noWrap/>
            <w:vAlign w:val="bottom"/>
            <w:hideMark/>
          </w:tcPr>
          <w:p w14:paraId="04D6D9D0"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Dendrobium thyrsiflorum </w:t>
            </w:r>
          </w:p>
        </w:tc>
        <w:tc>
          <w:tcPr>
            <w:tcW w:w="1225" w:type="dxa"/>
            <w:tcBorders>
              <w:top w:val="nil"/>
              <w:left w:val="nil"/>
              <w:bottom w:val="single" w:sz="4" w:space="0" w:color="auto"/>
              <w:right w:val="nil"/>
            </w:tcBorders>
            <w:shd w:val="clear" w:color="auto" w:fill="auto"/>
            <w:noWrap/>
            <w:vAlign w:val="center"/>
            <w:hideMark/>
          </w:tcPr>
          <w:p w14:paraId="416EBBD5"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5028A7D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42BC4F5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2FC9C9B0"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3DBCCF3D" w14:textId="51FB45A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0F672889"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3.1293</w:t>
            </w:r>
          </w:p>
        </w:tc>
        <w:tc>
          <w:tcPr>
            <w:tcW w:w="1010" w:type="dxa"/>
            <w:tcBorders>
              <w:top w:val="single" w:sz="4" w:space="0" w:color="auto"/>
              <w:left w:val="nil"/>
              <w:bottom w:val="nil"/>
              <w:right w:val="nil"/>
            </w:tcBorders>
            <w:shd w:val="clear" w:color="auto" w:fill="auto"/>
            <w:noWrap/>
            <w:vAlign w:val="center"/>
            <w:hideMark/>
          </w:tcPr>
          <w:p w14:paraId="038ACD4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7EF2483A" w14:textId="073012DE"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A74D16B"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6B4B3F13" w14:textId="54FA75A5"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0BFA97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9.3065</w:t>
            </w:r>
          </w:p>
        </w:tc>
        <w:tc>
          <w:tcPr>
            <w:tcW w:w="1010" w:type="dxa"/>
            <w:tcBorders>
              <w:top w:val="nil"/>
              <w:left w:val="nil"/>
              <w:bottom w:val="nil"/>
              <w:right w:val="nil"/>
            </w:tcBorders>
            <w:shd w:val="clear" w:color="auto" w:fill="auto"/>
            <w:noWrap/>
            <w:vAlign w:val="center"/>
            <w:hideMark/>
          </w:tcPr>
          <w:p w14:paraId="13D469D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56ECEE0A" w14:textId="4F6C3BD9"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7B836F54"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4E92E344" w14:textId="284E0BE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74258908"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62854</w:t>
            </w:r>
          </w:p>
        </w:tc>
        <w:tc>
          <w:tcPr>
            <w:tcW w:w="1010" w:type="dxa"/>
            <w:tcBorders>
              <w:top w:val="nil"/>
              <w:left w:val="nil"/>
              <w:bottom w:val="nil"/>
              <w:right w:val="nil"/>
            </w:tcBorders>
            <w:shd w:val="clear" w:color="auto" w:fill="auto"/>
            <w:noWrap/>
            <w:vAlign w:val="center"/>
            <w:hideMark/>
          </w:tcPr>
          <w:p w14:paraId="5F06F63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29213F3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532</w:t>
            </w:r>
          </w:p>
        </w:tc>
      </w:tr>
      <w:tr w:rsidR="0054219A" w:rsidRPr="002F0D9F" w14:paraId="153BB9D1" w14:textId="77777777" w:rsidTr="002F0D9F">
        <w:trPr>
          <w:cantSplit/>
          <w:trHeight w:val="299"/>
          <w:jc w:val="center"/>
        </w:trPr>
        <w:tc>
          <w:tcPr>
            <w:tcW w:w="8148" w:type="dxa"/>
            <w:gridSpan w:val="4"/>
            <w:tcBorders>
              <w:top w:val="nil"/>
              <w:left w:val="nil"/>
              <w:bottom w:val="nil"/>
              <w:right w:val="nil"/>
            </w:tcBorders>
            <w:shd w:val="clear" w:color="auto" w:fill="auto"/>
            <w:noWrap/>
            <w:vAlign w:val="bottom"/>
            <w:hideMark/>
          </w:tcPr>
          <w:p w14:paraId="7C52F2DB" w14:textId="77777777" w:rsidR="0054219A" w:rsidRPr="002F0D9F" w:rsidRDefault="0054219A" w:rsidP="0054219A">
            <w:pPr>
              <w:spacing w:after="0" w:line="240" w:lineRule="auto"/>
              <w:jc w:val="right"/>
              <w:rPr>
                <w:rFonts w:ascii="Courier New" w:eastAsia="Times New Roman" w:hAnsi="Courier New"/>
                <w:color w:val="000000"/>
                <w:sz w:val="22"/>
                <w:szCs w:val="24"/>
                <w:lang w:val="en-GB" w:eastAsia="en-GB"/>
              </w:rPr>
            </w:pPr>
          </w:p>
        </w:tc>
      </w:tr>
      <w:tr w:rsidR="0054219A" w:rsidRPr="002F0D9F" w14:paraId="31540856" w14:textId="77777777" w:rsidTr="002F0D9F">
        <w:trPr>
          <w:cantSplit/>
          <w:trHeight w:val="299"/>
          <w:jc w:val="center"/>
        </w:trPr>
        <w:tc>
          <w:tcPr>
            <w:tcW w:w="4573" w:type="dxa"/>
            <w:tcBorders>
              <w:top w:val="nil"/>
              <w:left w:val="nil"/>
              <w:bottom w:val="single" w:sz="4" w:space="0" w:color="auto"/>
              <w:right w:val="nil"/>
            </w:tcBorders>
            <w:shd w:val="clear" w:color="auto" w:fill="auto"/>
            <w:noWrap/>
            <w:vAlign w:val="bottom"/>
            <w:hideMark/>
          </w:tcPr>
          <w:p w14:paraId="2F543CF3"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Luisia magniflora </w:t>
            </w:r>
          </w:p>
        </w:tc>
        <w:tc>
          <w:tcPr>
            <w:tcW w:w="1225" w:type="dxa"/>
            <w:tcBorders>
              <w:top w:val="nil"/>
              <w:left w:val="nil"/>
              <w:bottom w:val="single" w:sz="4" w:space="0" w:color="auto"/>
              <w:right w:val="nil"/>
            </w:tcBorders>
            <w:shd w:val="clear" w:color="auto" w:fill="auto"/>
            <w:noWrap/>
            <w:vAlign w:val="center"/>
            <w:hideMark/>
          </w:tcPr>
          <w:p w14:paraId="4DB30EB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6947830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777A7E8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556DE05F"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7FD08D40" w14:textId="638EFEE8"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7EC7D16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815</w:t>
            </w:r>
          </w:p>
        </w:tc>
        <w:tc>
          <w:tcPr>
            <w:tcW w:w="1010" w:type="dxa"/>
            <w:tcBorders>
              <w:top w:val="single" w:sz="4" w:space="0" w:color="auto"/>
              <w:left w:val="nil"/>
              <w:bottom w:val="nil"/>
              <w:right w:val="nil"/>
            </w:tcBorders>
            <w:shd w:val="clear" w:color="auto" w:fill="auto"/>
            <w:noWrap/>
            <w:vAlign w:val="center"/>
            <w:hideMark/>
          </w:tcPr>
          <w:p w14:paraId="52BA222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49BC3C9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07444</w:t>
            </w:r>
          </w:p>
        </w:tc>
      </w:tr>
      <w:tr w:rsidR="0054219A" w:rsidRPr="002F0D9F" w14:paraId="7DB728E6"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73458316" w14:textId="6DF93610"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lastRenderedPageBreak/>
              <w:t>Number of factors - Training AUC</w:t>
            </w:r>
          </w:p>
        </w:tc>
        <w:tc>
          <w:tcPr>
            <w:tcW w:w="1225" w:type="dxa"/>
            <w:tcBorders>
              <w:top w:val="nil"/>
              <w:left w:val="nil"/>
              <w:bottom w:val="nil"/>
              <w:right w:val="nil"/>
            </w:tcBorders>
            <w:shd w:val="clear" w:color="auto" w:fill="auto"/>
            <w:noWrap/>
            <w:vAlign w:val="center"/>
            <w:hideMark/>
          </w:tcPr>
          <w:p w14:paraId="4CC2D662"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3.876</w:t>
            </w:r>
          </w:p>
        </w:tc>
        <w:tc>
          <w:tcPr>
            <w:tcW w:w="1010" w:type="dxa"/>
            <w:tcBorders>
              <w:top w:val="nil"/>
              <w:left w:val="nil"/>
              <w:bottom w:val="nil"/>
              <w:right w:val="nil"/>
            </w:tcBorders>
            <w:shd w:val="clear" w:color="auto" w:fill="auto"/>
            <w:noWrap/>
            <w:vAlign w:val="center"/>
            <w:hideMark/>
          </w:tcPr>
          <w:p w14:paraId="69A73CF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4FDA1DD4" w14:textId="3C3443CA"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6E8C155"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76A90C6B" w14:textId="354F1519"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4E4E514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2369</w:t>
            </w:r>
          </w:p>
        </w:tc>
        <w:tc>
          <w:tcPr>
            <w:tcW w:w="1010" w:type="dxa"/>
            <w:tcBorders>
              <w:top w:val="nil"/>
              <w:left w:val="nil"/>
              <w:bottom w:val="nil"/>
              <w:right w:val="nil"/>
            </w:tcBorders>
            <w:shd w:val="clear" w:color="auto" w:fill="auto"/>
            <w:noWrap/>
            <w:vAlign w:val="center"/>
            <w:hideMark/>
          </w:tcPr>
          <w:p w14:paraId="2D917DC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41939C87"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2209</w:t>
            </w:r>
          </w:p>
        </w:tc>
      </w:tr>
    </w:tbl>
    <w:p w14:paraId="665DC7B1" w14:textId="77777777" w:rsidR="009B6EB6" w:rsidRPr="009B6EB6" w:rsidRDefault="009B6EB6" w:rsidP="009B6EB6"/>
    <w:p w14:paraId="0FA5B8CE" w14:textId="77777777" w:rsidR="00161C00" w:rsidRDefault="00E45930" w:rsidP="00161C00">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2B9424B" w:rsidR="00161C00" w:rsidRDefault="00161C00" w:rsidP="00161C00">
      <w:pPr>
        <w:rPr>
          <w:b/>
        </w:rPr>
      </w:pPr>
      <w:r>
        <w:t xml:space="preserve">The highest test AUC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527291"/>
    <w:p w14:paraId="0C2626A6" w14:textId="2975C4CE" w:rsidR="00527291" w:rsidRDefault="00527291" w:rsidP="00527291">
      <w:pPr>
        <w:pStyle w:val="Heading2"/>
      </w:pPr>
      <w:bookmarkStart w:id="106" w:name="_Toc449304653"/>
      <w:r>
        <w:t>Final models</w:t>
      </w:r>
      <w:bookmarkEnd w:id="106"/>
    </w:p>
    <w:p w14:paraId="72196FA5" w14:textId="3D8C755F" w:rsidR="00395F3D" w:rsidRDefault="00161C00" w:rsidP="00395F3D">
      <w:r>
        <w:t xml:space="preserve">The test </w:t>
      </w:r>
      <w:commentRangeStart w:id="107"/>
      <w:r>
        <w:t>models of each species with the greatest AUC values were</w:t>
      </w:r>
      <w:r w:rsidR="00395F3D">
        <w:t xml:space="preserve"> </w:t>
      </w:r>
      <w:r>
        <w:t>run with all locations used and no random tests</w:t>
      </w:r>
      <w:commentRangeEnd w:id="107"/>
      <w:r>
        <w:rPr>
          <w:rStyle w:val="CommentReference"/>
          <w:rFonts w:asciiTheme="minorHAnsi" w:hAnsiTheme="minorHAnsi" w:cstheme="minorBidi"/>
          <w:lang w:val="en-GB"/>
        </w:rPr>
        <w:commentReference w:id="107"/>
      </w:r>
      <w:r>
        <w:t>.</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6F348ADF" w:rsidR="00161C00" w:rsidRPr="00ED2C5C" w:rsidRDefault="00161C00" w:rsidP="00161C00">
      <w:pPr>
        <w:pStyle w:val="Heading3"/>
      </w:pPr>
      <w:bookmarkStart w:id="108" w:name="_Toc449304654"/>
      <w:r>
        <w:rPr>
          <w:i/>
        </w:rPr>
        <w:t>Dendrobium thyrsiflorum</w:t>
      </w:r>
      <w:r w:rsidR="00ED2C5C">
        <w:rPr>
          <w:i/>
        </w:rPr>
        <w:t xml:space="preserve"> – </w:t>
      </w:r>
      <w:r w:rsidR="00ED2C5C">
        <w:t>all factors</w:t>
      </w:r>
      <w:r w:rsidR="00967CBD">
        <w:t xml:space="preserve"> (37A)</w:t>
      </w:r>
      <w:bookmarkEnd w:id="108"/>
    </w:p>
    <w:p w14:paraId="22985F6D" w14:textId="77777777" w:rsidR="007A2EB9" w:rsidRDefault="007A2EB9" w:rsidP="007A2EB9"/>
    <w:p w14:paraId="346CD3F7" w14:textId="38117E95" w:rsidR="00EA53D6" w:rsidRPr="00B66D08" w:rsidRDefault="006D3151" w:rsidP="002F0D9F">
      <w:pPr>
        <w:rPr>
          <w:rFonts w:ascii="Courier New" w:eastAsia="Times New Roman" w:hAnsi="Courier New"/>
          <w:color w:val="000000"/>
          <w:sz w:val="22"/>
          <w:lang w:val="en-GB" w:eastAsia="en-GB"/>
        </w:rPr>
      </w:pPr>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B66D08" w:rsidRPr="00D60171">
        <w:rPr>
          <w:rFonts w:ascii="Courier New" w:eastAsia="Times New Roman" w:hAnsi="Courier New"/>
          <w:color w:val="000000"/>
          <w:lang w:val="en-GB" w:eastAsia="en-GB"/>
        </w:rPr>
        <w:t xml:space="preserve">0.8988 </w:t>
      </w:r>
      <w:r w:rsidR="00B66D08" w:rsidRPr="00B66D08">
        <w:rPr>
          <w:rFonts w:eastAsia="Times New Roman"/>
          <w:color w:val="000000"/>
          <w:sz w:val="22"/>
          <w:lang w:val="en-GB" w:eastAsia="en-GB"/>
        </w:rPr>
        <w:t>was obtained.</w:t>
      </w:r>
      <w:r w:rsidR="00B66D08">
        <w:rPr>
          <w:b/>
        </w:rPr>
        <w:t xml:space="preserve"> </w:t>
      </w:r>
      <w:commentRangeStart w:id="109"/>
      <w:r w:rsidR="00EA53D6">
        <w:rPr>
          <w:b/>
        </w:rPr>
        <w:t xml:space="preserve">Table </w:t>
      </w:r>
      <w:commentRangeEnd w:id="109"/>
      <w:r w:rsidR="00EA53D6">
        <w:rPr>
          <w:rStyle w:val="CommentReference"/>
          <w:rFonts w:asciiTheme="minorHAnsi" w:hAnsiTheme="minorHAnsi" w:cstheme="minorBidi"/>
          <w:lang w:val="en-GB"/>
        </w:rPr>
        <w:commentReference w:id="109"/>
      </w:r>
      <w:r w:rsidR="00EA53D6">
        <w:rPr>
          <w:b/>
        </w:rPr>
        <w:t xml:space="preserve">x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065BB3FD" w14:textId="1231FA91" w:rsidR="00E217F2" w:rsidRPr="00E217F2" w:rsidRDefault="00E217F2" w:rsidP="00A655BF">
      <w:pPr>
        <w:pStyle w:val="Caption"/>
      </w:pPr>
      <w:bookmarkStart w:id="110" w:name="_Toc449304674"/>
      <w:r w:rsidRPr="00E217F2">
        <w:lastRenderedPageBreak/>
        <w:t xml:space="preserve">Table </w:t>
      </w:r>
      <w:fldSimple w:instr=" SEQ Table \* ARABIC ">
        <w:r w:rsidR="00D60171">
          <w:rPr>
            <w:noProof/>
          </w:rPr>
          <w:t>8</w:t>
        </w:r>
      </w:fldSimple>
      <w:r w:rsidRPr="00E217F2">
        <w:t xml:space="preserve">. The </w:t>
      </w:r>
      <w:r w:rsidRPr="00D60171">
        <w:t>environmental</w:t>
      </w:r>
      <w:r w:rsidRPr="00E217F2">
        <w:t xml:space="preserve"> variables used in calculating model</w:t>
      </w:r>
      <w:r w:rsidR="00D60171">
        <w:t xml:space="preserve"> 37</w:t>
      </w:r>
      <w:r w:rsidR="00967CBD">
        <w:t>A</w:t>
      </w:r>
      <w:r w:rsidRPr="00E217F2">
        <w:t xml:space="preserve"> </w:t>
      </w:r>
      <w:r w:rsidR="00D60171">
        <w:t>with all factors.</w:t>
      </w:r>
      <w:bookmarkEnd w:id="110"/>
    </w:p>
    <w:tbl>
      <w:tblPr>
        <w:tblW w:w="8436" w:type="dxa"/>
        <w:jc w:val="center"/>
        <w:tblLook w:val="04A0" w:firstRow="1" w:lastRow="0" w:firstColumn="1" w:lastColumn="0" w:noHBand="0" w:noVBand="1"/>
      </w:tblPr>
      <w:tblGrid>
        <w:gridCol w:w="2650"/>
        <w:gridCol w:w="5786"/>
      </w:tblGrid>
      <w:tr w:rsidR="009C669B" w:rsidRPr="009C669B" w14:paraId="68EDA54E" w14:textId="77777777" w:rsidTr="002F0D9F">
        <w:trPr>
          <w:trHeight w:val="300"/>
          <w:jc w:val="center"/>
        </w:trPr>
        <w:tc>
          <w:tcPr>
            <w:tcW w:w="2650" w:type="dxa"/>
            <w:tcBorders>
              <w:top w:val="nil"/>
              <w:left w:val="nil"/>
              <w:bottom w:val="single" w:sz="4" w:space="0" w:color="auto"/>
              <w:right w:val="nil"/>
            </w:tcBorders>
            <w:shd w:val="clear" w:color="auto" w:fill="auto"/>
            <w:noWrap/>
            <w:vAlign w:val="center"/>
            <w:hideMark/>
          </w:tcPr>
          <w:p w14:paraId="180C894D"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Layer name</w:t>
            </w:r>
          </w:p>
        </w:tc>
        <w:tc>
          <w:tcPr>
            <w:tcW w:w="5786" w:type="dxa"/>
            <w:tcBorders>
              <w:top w:val="nil"/>
              <w:left w:val="nil"/>
              <w:bottom w:val="single" w:sz="4" w:space="0" w:color="auto"/>
              <w:right w:val="nil"/>
            </w:tcBorders>
            <w:shd w:val="clear" w:color="auto" w:fill="auto"/>
            <w:noWrap/>
            <w:vAlign w:val="center"/>
            <w:hideMark/>
          </w:tcPr>
          <w:p w14:paraId="33FC163B" w14:textId="77777777" w:rsidR="009C669B" w:rsidRPr="009C669B" w:rsidRDefault="009C669B" w:rsidP="002F0D9F">
            <w:pPr>
              <w:spacing w:after="0" w:line="240" w:lineRule="auto"/>
              <w:jc w:val="left"/>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Description</w:t>
            </w:r>
          </w:p>
        </w:tc>
      </w:tr>
      <w:tr w:rsidR="009C669B" w:rsidRPr="009C669B" w14:paraId="1BCCAD00" w14:textId="77777777" w:rsidTr="002F0D9F">
        <w:trPr>
          <w:trHeight w:val="300"/>
          <w:jc w:val="center"/>
        </w:trPr>
        <w:tc>
          <w:tcPr>
            <w:tcW w:w="2650" w:type="dxa"/>
            <w:tcBorders>
              <w:top w:val="single" w:sz="4" w:space="0" w:color="auto"/>
              <w:left w:val="nil"/>
              <w:bottom w:val="nil"/>
              <w:right w:val="nil"/>
            </w:tcBorders>
            <w:shd w:val="clear" w:color="auto" w:fill="auto"/>
            <w:noWrap/>
            <w:vAlign w:val="center"/>
            <w:hideMark/>
          </w:tcPr>
          <w:p w14:paraId="7FEB934C"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B4, B5, B6</w:t>
            </w:r>
          </w:p>
        </w:tc>
        <w:tc>
          <w:tcPr>
            <w:tcW w:w="5786" w:type="dxa"/>
            <w:tcBorders>
              <w:top w:val="single" w:sz="4" w:space="0" w:color="auto"/>
              <w:left w:val="nil"/>
              <w:bottom w:val="nil"/>
              <w:right w:val="nil"/>
            </w:tcBorders>
            <w:shd w:val="clear" w:color="auto" w:fill="auto"/>
            <w:noWrap/>
            <w:vAlign w:val="center"/>
            <w:hideMark/>
          </w:tcPr>
          <w:p w14:paraId="0B7ED561"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Raw LS8 bands</w:t>
            </w:r>
          </w:p>
        </w:tc>
      </w:tr>
      <w:tr w:rsidR="009C669B" w:rsidRPr="009C669B" w14:paraId="6F083189"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1615ACC6"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RDDIR, RDDIST, RESIST</w:t>
            </w:r>
          </w:p>
        </w:tc>
        <w:tc>
          <w:tcPr>
            <w:tcW w:w="5786" w:type="dxa"/>
            <w:tcBorders>
              <w:top w:val="nil"/>
              <w:left w:val="nil"/>
              <w:bottom w:val="nil"/>
              <w:right w:val="nil"/>
            </w:tcBorders>
            <w:shd w:val="clear" w:color="auto" w:fill="auto"/>
            <w:noWrap/>
            <w:vAlign w:val="center"/>
            <w:hideMark/>
          </w:tcPr>
          <w:p w14:paraId="5891DE4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Distance and direction to roads and resistance</w:t>
            </w:r>
          </w:p>
        </w:tc>
      </w:tr>
      <w:tr w:rsidR="009C669B" w:rsidRPr="009C669B" w14:paraId="7B921E7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8615161" w14:textId="4A850ADD"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ASP-SLP, ASP, SLP</w:t>
            </w:r>
            <w:r w:rsidR="00376B45">
              <w:rPr>
                <w:rFonts w:ascii="Courier New" w:eastAsia="Times New Roman" w:hAnsi="Courier New"/>
                <w:b/>
                <w:color w:val="000000"/>
                <w:sz w:val="22"/>
                <w:lang w:val="en-GB" w:eastAsia="en-GB"/>
              </w:rPr>
              <w:t>, DEM</w:t>
            </w:r>
          </w:p>
        </w:tc>
        <w:tc>
          <w:tcPr>
            <w:tcW w:w="5786" w:type="dxa"/>
            <w:tcBorders>
              <w:top w:val="nil"/>
              <w:left w:val="nil"/>
              <w:bottom w:val="nil"/>
              <w:right w:val="nil"/>
            </w:tcBorders>
            <w:shd w:val="clear" w:color="auto" w:fill="auto"/>
            <w:noWrap/>
            <w:vAlign w:val="center"/>
            <w:hideMark/>
          </w:tcPr>
          <w:p w14:paraId="387BAC6A" w14:textId="7CC7E22D" w:rsidR="009C669B" w:rsidRPr="009C669B" w:rsidRDefault="009C669B" w:rsidP="00376B45">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Aspect-slope combined layer, aspect, slope</w:t>
            </w:r>
            <w:r w:rsidR="00376B45">
              <w:rPr>
                <w:rFonts w:ascii="Courier New" w:eastAsia="Times New Roman" w:hAnsi="Courier New"/>
                <w:color w:val="000000"/>
                <w:sz w:val="22"/>
                <w:lang w:val="en-GB" w:eastAsia="en-GB"/>
              </w:rPr>
              <w:t>, and digital elevation map</w:t>
            </w:r>
          </w:p>
        </w:tc>
      </w:tr>
      <w:tr w:rsidR="009C669B" w:rsidRPr="009C669B" w14:paraId="2793A742"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FA8CC9F"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DVI, ALB, MSR, RNDVI</w:t>
            </w:r>
          </w:p>
        </w:tc>
        <w:tc>
          <w:tcPr>
            <w:tcW w:w="5786" w:type="dxa"/>
            <w:tcBorders>
              <w:top w:val="nil"/>
              <w:left w:val="nil"/>
              <w:bottom w:val="nil"/>
              <w:right w:val="nil"/>
            </w:tcBorders>
            <w:shd w:val="clear" w:color="auto" w:fill="auto"/>
            <w:noWrap/>
            <w:vAlign w:val="center"/>
            <w:hideMark/>
          </w:tcPr>
          <w:p w14:paraId="79BECB8C" w14:textId="2A77971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Vegetation indices</w:t>
            </w:r>
          </w:p>
        </w:tc>
      </w:tr>
      <w:tr w:rsidR="009C669B" w:rsidRPr="009C669B" w14:paraId="64C9BB04"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668449F1"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tct4, tct5, tct6</w:t>
            </w:r>
          </w:p>
        </w:tc>
        <w:tc>
          <w:tcPr>
            <w:tcW w:w="5786" w:type="dxa"/>
            <w:tcBorders>
              <w:top w:val="nil"/>
              <w:left w:val="nil"/>
              <w:bottom w:val="nil"/>
              <w:right w:val="nil"/>
            </w:tcBorders>
            <w:shd w:val="clear" w:color="auto" w:fill="auto"/>
            <w:noWrap/>
            <w:vAlign w:val="center"/>
            <w:hideMark/>
          </w:tcPr>
          <w:p w14:paraId="7C15A0E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elled cap transformations 4, 5, and 6</w:t>
            </w:r>
          </w:p>
        </w:tc>
      </w:tr>
      <w:tr w:rsidR="009C669B" w:rsidRPr="009C669B" w14:paraId="3BAB36E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A187C38"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proofErr w:type="spellStart"/>
            <w:r w:rsidRPr="009C669B">
              <w:rPr>
                <w:rFonts w:ascii="Courier New" w:eastAsia="Times New Roman" w:hAnsi="Courier New"/>
                <w:b/>
                <w:color w:val="000000"/>
                <w:sz w:val="22"/>
                <w:lang w:val="en-GB" w:eastAsia="en-GB"/>
              </w:rPr>
              <w:t>tct_bright</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green</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wet</w:t>
            </w:r>
            <w:proofErr w:type="spellEnd"/>
          </w:p>
        </w:tc>
        <w:tc>
          <w:tcPr>
            <w:tcW w:w="5786" w:type="dxa"/>
            <w:tcBorders>
              <w:top w:val="nil"/>
              <w:left w:val="nil"/>
              <w:bottom w:val="nil"/>
              <w:right w:val="nil"/>
            </w:tcBorders>
            <w:shd w:val="clear" w:color="auto" w:fill="auto"/>
            <w:noWrap/>
            <w:vAlign w:val="center"/>
            <w:hideMark/>
          </w:tcPr>
          <w:p w14:paraId="08623C2D" w14:textId="7D815EC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w:t>
            </w:r>
            <w:r>
              <w:rPr>
                <w:rFonts w:ascii="Courier New" w:eastAsia="Times New Roman" w:hAnsi="Courier New"/>
                <w:color w:val="000000"/>
                <w:sz w:val="22"/>
                <w:lang w:val="en-GB" w:eastAsia="en-GB"/>
              </w:rPr>
              <w:t>elled cap transformations bright</w:t>
            </w:r>
            <w:r w:rsidRPr="009C669B">
              <w:rPr>
                <w:rFonts w:ascii="Courier New" w:eastAsia="Times New Roman" w:hAnsi="Courier New"/>
                <w:color w:val="000000"/>
                <w:sz w:val="22"/>
                <w:lang w:val="en-GB" w:eastAsia="en-GB"/>
              </w:rPr>
              <w:t>ness, greenness, and wetness</w:t>
            </w:r>
          </w:p>
        </w:tc>
      </w:tr>
      <w:tr w:rsidR="009C669B" w:rsidRPr="009C669B" w14:paraId="724E7610"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32672539"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IGHT</w:t>
            </w:r>
          </w:p>
        </w:tc>
        <w:tc>
          <w:tcPr>
            <w:tcW w:w="5786" w:type="dxa"/>
            <w:tcBorders>
              <w:top w:val="nil"/>
              <w:left w:val="nil"/>
              <w:bottom w:val="nil"/>
              <w:right w:val="nil"/>
            </w:tcBorders>
            <w:shd w:val="clear" w:color="auto" w:fill="auto"/>
            <w:noWrap/>
            <w:vAlign w:val="center"/>
            <w:hideMark/>
          </w:tcPr>
          <w:p w14:paraId="3A0BD09A"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Lights at night</w:t>
            </w:r>
          </w:p>
        </w:tc>
      </w:tr>
    </w:tbl>
    <w:p w14:paraId="2340DB0D" w14:textId="77777777" w:rsidR="009C669B" w:rsidRDefault="009C669B" w:rsidP="00EA53D6"/>
    <w:p w14:paraId="069325B7" w14:textId="64998F20" w:rsidR="00967CBD" w:rsidRPr="004E6EB7" w:rsidRDefault="00967CBD" w:rsidP="00EA53D6">
      <w:commentRangeStart w:id="111"/>
      <w:r>
        <w:rPr>
          <w:b/>
        </w:rPr>
        <w:t>Fig</w:t>
      </w:r>
      <w:commentRangeEnd w:id="111"/>
      <w:r w:rsidR="004E6EB7">
        <w:rPr>
          <w:rStyle w:val="CommentReference"/>
          <w:rFonts w:asciiTheme="minorHAnsi" w:hAnsiTheme="minorHAnsi" w:cstheme="minorBidi"/>
          <w:lang w:val="en-GB"/>
        </w:rPr>
        <w:commentReference w:id="111"/>
      </w:r>
      <w:r>
        <w:rPr>
          <w:b/>
        </w:rPr>
        <w:t xml:space="preserve">. X </w:t>
      </w:r>
      <w:r w:rsidRPr="00967CBD">
        <w:t xml:space="preserve">gives the ROC curve for model </w:t>
      </w:r>
      <w:r w:rsidRPr="00967CBD">
        <w:rPr>
          <w:rFonts w:ascii="Courier New" w:hAnsi="Courier New"/>
        </w:rPr>
        <w:t>37A</w:t>
      </w:r>
      <w:r>
        <w:rPr>
          <w:rFonts w:ascii="Courier New" w:hAnsi="Courier New"/>
        </w:rPr>
        <w:t>.</w:t>
      </w:r>
      <w:r w:rsidR="004E6EB7">
        <w:rPr>
          <w:rFonts w:ascii="Courier New" w:hAnsi="Courier New"/>
        </w:rPr>
        <w:t xml:space="preserve"> </w:t>
      </w:r>
      <w:r w:rsidR="004E6EB7" w:rsidRPr="004E6EB7">
        <w:t xml:space="preserve">See </w:t>
      </w:r>
      <w:commentRangeStart w:id="112"/>
      <w:r w:rsidR="004E6EB7" w:rsidRPr="004E6EB7">
        <w:t xml:space="preserve">section </w:t>
      </w:r>
      <w:commentRangeEnd w:id="112"/>
      <w:r w:rsidR="004E6EB7">
        <w:rPr>
          <w:rStyle w:val="CommentReference"/>
          <w:rFonts w:asciiTheme="minorHAnsi" w:hAnsiTheme="minorHAnsi" w:cstheme="minorBidi"/>
          <w:lang w:val="en-GB"/>
        </w:rPr>
        <w:commentReference w:id="112"/>
      </w:r>
      <w:r w:rsidR="004E6EB7" w:rsidRPr="004E6EB7">
        <w:t>x for an explanation of ROC curves</w:t>
      </w:r>
      <w:r w:rsidR="004E6EB7">
        <w:t>.</w:t>
      </w:r>
    </w:p>
    <w:p w14:paraId="6336CAEE" w14:textId="77777777" w:rsidR="004E6EB7" w:rsidRDefault="00161C00" w:rsidP="004E6EB7">
      <w:pPr>
        <w:keepNext/>
      </w:pPr>
      <w:r>
        <w:rPr>
          <w:noProof/>
          <w:lang w:val="en-GB" w:eastAsia="en-GB"/>
        </w:rPr>
        <w:drawing>
          <wp:inline distT="0" distB="0" distL="0" distR="0" wp14:anchorId="288D8BFB" wp14:editId="5B4BCC19">
            <wp:extent cx="5730875" cy="341743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19">
                      <a:extLst>
                        <a:ext uri="{28A0092B-C50C-407E-A947-70E740481C1C}">
                          <a14:useLocalDpi xmlns:a14="http://schemas.microsoft.com/office/drawing/2010/main" val="0"/>
                        </a:ext>
                      </a:extLst>
                    </a:blip>
                    <a:srcRect t="7239"/>
                    <a:stretch/>
                  </pic:blipFill>
                  <pic:spPr bwMode="auto">
                    <a:xfrm>
                      <a:off x="0" y="0"/>
                      <a:ext cx="5731086" cy="3417560"/>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3A6D13CB" w:rsidR="00161C00" w:rsidRDefault="004E6EB7" w:rsidP="004E6EB7">
      <w:pPr>
        <w:pStyle w:val="Caption"/>
      </w:pPr>
      <w:bookmarkStart w:id="113" w:name="_Toc449304680"/>
      <w:r>
        <w:t xml:space="preserve">Figure </w:t>
      </w:r>
      <w:fldSimple w:instr=" SEQ Figure \* ARABIC ">
        <w:r w:rsidR="00EA58A1">
          <w:rPr>
            <w:noProof/>
          </w:rPr>
          <w:t>4</w:t>
        </w:r>
      </w:fldSimple>
      <w:r>
        <w:t>. ROC curve for model 37A. Sensitivity vs 1-specificity.</w:t>
      </w:r>
      <w:bookmarkEnd w:id="113"/>
    </w:p>
    <w:p w14:paraId="48E57679" w14:textId="77777777" w:rsidR="00161C00" w:rsidRDefault="00161C00" w:rsidP="00161C00"/>
    <w:p w14:paraId="4A91A4CD" w14:textId="5E770EB6" w:rsidR="007A2EB9" w:rsidRDefault="007A2EB9" w:rsidP="00161C00">
      <w:r>
        <w:rPr>
          <w:noProof/>
          <w:lang w:val="en-GB" w:eastAsia="en-GB"/>
        </w:rPr>
        <w:lastRenderedPageBreak/>
        <w:drawing>
          <wp:inline distT="0" distB="0" distL="0" distR="0" wp14:anchorId="187C32E3" wp14:editId="1228509E">
            <wp:extent cx="5731086" cy="368427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bium_thrysiflorum_omission.png"/>
                    <pic:cNvPicPr/>
                  </pic:nvPicPr>
                  <pic:blipFill>
                    <a:blip r:embed="rId20">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516C016" w14:textId="650FFCC0" w:rsidR="007A2EB9" w:rsidRPr="00603068" w:rsidRDefault="00603068" w:rsidP="00161C00">
      <w:r>
        <w:t xml:space="preserve">The jackknife test illustrated in </w:t>
      </w:r>
      <w:commentRangeStart w:id="114"/>
      <w:r w:rsidRPr="00603068">
        <w:rPr>
          <w:b/>
        </w:rPr>
        <w:t>fig x</w:t>
      </w:r>
      <w:commentRangeEnd w:id="114"/>
      <w:r>
        <w:rPr>
          <w:rStyle w:val="CommentReference"/>
          <w:rFonts w:asciiTheme="minorHAnsi" w:hAnsiTheme="minorHAnsi" w:cstheme="minorBidi"/>
          <w:lang w:val="en-GB"/>
        </w:rPr>
        <w:commentReference w:id="114"/>
      </w:r>
      <w:r>
        <w:rPr>
          <w:b/>
        </w:rPr>
        <w:t xml:space="preserve"> </w:t>
      </w:r>
      <w:r>
        <w:t>found that the factor that contributed most to the model by itself was the distance to roads</w:t>
      </w:r>
      <w:r w:rsidR="00376B45">
        <w:t xml:space="preserve"> (RDDIST)</w:t>
      </w:r>
      <w:r>
        <w:t xml:space="preserve">, it therefore had the most useful </w:t>
      </w:r>
      <w:commentRangeStart w:id="115"/>
      <w:r>
        <w:t>information</w:t>
      </w:r>
      <w:commentRangeEnd w:id="115"/>
      <w:r>
        <w:rPr>
          <w:rStyle w:val="CommentReference"/>
          <w:rFonts w:asciiTheme="minorHAnsi" w:hAnsiTheme="minorHAnsi" w:cstheme="minorBidi"/>
          <w:lang w:val="en-GB"/>
        </w:rPr>
        <w:commentReference w:id="115"/>
      </w:r>
      <w:r>
        <w:t>. When the lights at night</w:t>
      </w:r>
      <w:r w:rsidR="00376B45">
        <w:t xml:space="preserve"> (NIGHT)</w:t>
      </w:r>
      <w:r>
        <w:t xml:space="preserve"> factor was removed, the model suffered the most, </w:t>
      </w:r>
      <w:commentRangeStart w:id="116"/>
      <w:r>
        <w:t>suggesting</w:t>
      </w:r>
      <w:commentRangeEnd w:id="116"/>
      <w:r>
        <w:rPr>
          <w:rStyle w:val="CommentReference"/>
          <w:rFonts w:asciiTheme="minorHAnsi" w:hAnsiTheme="minorHAnsi" w:cstheme="minorBidi"/>
          <w:lang w:val="en-GB"/>
        </w:rPr>
        <w:commentReference w:id="11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F61296">
      <w:pPr>
        <w:keepNext/>
      </w:pPr>
      <w:r>
        <w:rPr>
          <w:noProof/>
          <w:lang w:val="en-GB" w:eastAsia="en-GB"/>
        </w:rPr>
        <w:lastRenderedPageBreak/>
        <w:drawing>
          <wp:inline distT="0" distB="0" distL="0" distR="0" wp14:anchorId="24385ECD" wp14:editId="23A69ACE">
            <wp:extent cx="5731510" cy="47936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1">
                      <a:extLst>
                        <a:ext uri="{28A0092B-C50C-407E-A947-70E740481C1C}">
                          <a14:useLocalDpi xmlns:a14="http://schemas.microsoft.com/office/drawing/2010/main" val="0"/>
                        </a:ext>
                      </a:extLst>
                    </a:blip>
                    <a:srcRect t="5271"/>
                    <a:stretch/>
                  </pic:blipFill>
                  <pic:spPr bwMode="auto">
                    <a:xfrm>
                      <a:off x="0" y="0"/>
                      <a:ext cx="5731510" cy="4793615"/>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1D65985F" w:rsidR="007A2EB9" w:rsidRDefault="00F61296" w:rsidP="00F61296">
      <w:pPr>
        <w:pStyle w:val="Caption"/>
      </w:pPr>
      <w:bookmarkStart w:id="117" w:name="_Toc449304681"/>
      <w:r>
        <w:t xml:space="preserve">Figure </w:t>
      </w:r>
      <w:fldSimple w:instr=" SEQ Figure \* ARABIC ">
        <w:r w:rsidR="00EA58A1">
          <w:rPr>
            <w:noProof/>
          </w:rPr>
          <w:t>5</w:t>
        </w:r>
      </w:fldSimple>
      <w:r>
        <w:t>. Jackknife of the regularised training gain</w:t>
      </w:r>
      <w:r>
        <w:rPr>
          <w:noProof/>
        </w:rPr>
        <w:t xml:space="preserve"> for model 37A.</w:t>
      </w:r>
      <w:bookmarkEnd w:id="117"/>
    </w:p>
    <w:p w14:paraId="2565DBBF" w14:textId="52A9FA4A" w:rsidR="00ED2C5C" w:rsidRDefault="00ED2C5C" w:rsidP="00161C00">
      <w:pPr>
        <w:pStyle w:val="Heading3"/>
      </w:pPr>
      <w:bookmarkStart w:id="118" w:name="_Toc449304655"/>
      <w:r>
        <w:rPr>
          <w:i/>
        </w:rPr>
        <w:t xml:space="preserve">Dendrobium thyrsiflorum – </w:t>
      </w:r>
      <w:r w:rsidRPr="00BB0BE4">
        <w:t>natural factors only</w:t>
      </w:r>
      <w:r w:rsidR="00967CBD">
        <w:t xml:space="preserve"> (37N)</w:t>
      </w:r>
      <w:bookmarkEnd w:id="118"/>
    </w:p>
    <w:p w14:paraId="74DD13CE" w14:textId="1B991DC1" w:rsidR="00111616" w:rsidRDefault="00111616" w:rsidP="00111616">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B66D08" w:rsidRPr="00D60171">
        <w:rPr>
          <w:rFonts w:ascii="Courier New" w:eastAsia="Times New Roman" w:hAnsi="Courier New"/>
          <w:color w:val="000000"/>
          <w:lang w:val="en-GB" w:eastAsia="en-GB"/>
        </w:rPr>
        <w:t xml:space="preserve">0.8005 </w:t>
      </w:r>
      <w:r w:rsidR="00B66D08" w:rsidRPr="00B66D08">
        <w:rPr>
          <w:rFonts w:eastAsia="Times New Roman"/>
          <w:color w:val="000000"/>
          <w:sz w:val="22"/>
          <w:lang w:val="en-GB" w:eastAsia="en-GB"/>
        </w:rPr>
        <w:t>was obtained.</w:t>
      </w:r>
      <w:r w:rsidR="00B66D08">
        <w:rPr>
          <w:b/>
        </w:rPr>
        <w:t xml:space="preserve"> </w:t>
      </w:r>
      <w:r w:rsidR="00EA53D6">
        <w:t xml:space="preserve"> </w:t>
      </w:r>
      <w:commentRangeStart w:id="119"/>
      <w:r w:rsidR="00EA53D6">
        <w:rPr>
          <w:b/>
        </w:rPr>
        <w:t xml:space="preserve">Table </w:t>
      </w:r>
      <w:commentRangeEnd w:id="119"/>
      <w:r w:rsidR="00EA53D6">
        <w:rPr>
          <w:rStyle w:val="CommentReference"/>
          <w:rFonts w:asciiTheme="minorHAnsi" w:hAnsiTheme="minorHAnsi" w:cstheme="minorBidi"/>
          <w:lang w:val="en-GB"/>
        </w:rPr>
        <w:commentReference w:id="11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7F633040" w14:textId="0DDAD35B" w:rsidR="00D60171" w:rsidRDefault="00D60171" w:rsidP="00A655BF">
      <w:pPr>
        <w:pStyle w:val="Caption"/>
      </w:pPr>
      <w:bookmarkStart w:id="120" w:name="_Toc449304675"/>
      <w:r>
        <w:t xml:space="preserve">Table </w:t>
      </w:r>
      <w:fldSimple w:instr=" SEQ Table \* ARABIC ">
        <w:r>
          <w:rPr>
            <w:noProof/>
          </w:rPr>
          <w:t>9</w:t>
        </w:r>
      </w:fldSimple>
      <w:r>
        <w:t xml:space="preserve">. </w:t>
      </w:r>
      <w:r w:rsidRPr="00850CF2">
        <w:t>The environmental variables used in calcu</w:t>
      </w:r>
      <w:r>
        <w:t xml:space="preserve">lating model 37 with only </w:t>
      </w:r>
      <w:r w:rsidRPr="00850CF2">
        <w:t>natural</w:t>
      </w:r>
      <w:r>
        <w:t xml:space="preserve"> factors</w:t>
      </w:r>
      <w:r w:rsidRPr="00850CF2">
        <w:t>.</w:t>
      </w:r>
      <w:bookmarkEnd w:id="120"/>
    </w:p>
    <w:tbl>
      <w:tblPr>
        <w:tblW w:w="9360" w:type="dxa"/>
        <w:jc w:val="center"/>
        <w:tblLook w:val="04A0" w:firstRow="1" w:lastRow="0" w:firstColumn="1" w:lastColumn="0" w:noHBand="0" w:noVBand="1"/>
      </w:tblPr>
      <w:tblGrid>
        <w:gridCol w:w="2987"/>
        <w:gridCol w:w="6373"/>
      </w:tblGrid>
      <w:tr w:rsidR="001C5FD8" w:rsidRPr="001C5FD8" w14:paraId="19863542"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50EE249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AFF91B8"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36CCBEA3"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CB5F0A7"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7ADE22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888F32D"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7BA475B" w14:textId="1B3CCBF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ASP-SLP, 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0506D95" w14:textId="43F4662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slope combined layer, aspect, slope</w:t>
            </w:r>
            <w:r w:rsidR="00376B45">
              <w:rPr>
                <w:rFonts w:ascii="Courier New" w:eastAsia="Times New Roman" w:hAnsi="Courier New"/>
                <w:color w:val="000000"/>
                <w:sz w:val="22"/>
                <w:lang w:val="en-GB" w:eastAsia="en-GB"/>
              </w:rPr>
              <w:t xml:space="preserve"> and digital elevation map</w:t>
            </w:r>
          </w:p>
        </w:tc>
      </w:tr>
      <w:tr w:rsidR="001C5FD8" w:rsidRPr="001C5FD8" w14:paraId="12DA1FF8"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E5DD8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4570C8F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3E9148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509331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5CF952C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5AA0E235"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7FC45088"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95270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255101C7" w14:textId="77777777" w:rsidR="001C5FD8" w:rsidRDefault="001C5FD8" w:rsidP="00111616"/>
    <w:p w14:paraId="0217DC87" w14:textId="112EFC00" w:rsidR="00285EDC" w:rsidRPr="004E6EB7" w:rsidRDefault="00285EDC" w:rsidP="00285EDC">
      <w:commentRangeStart w:id="121"/>
      <w:r>
        <w:rPr>
          <w:b/>
        </w:rPr>
        <w:t>Fig</w:t>
      </w:r>
      <w:commentRangeEnd w:id="121"/>
      <w:r w:rsidR="004E6EB7">
        <w:rPr>
          <w:rStyle w:val="CommentReference"/>
          <w:rFonts w:asciiTheme="minorHAnsi" w:hAnsiTheme="minorHAnsi" w:cstheme="minorBidi"/>
          <w:lang w:val="en-GB"/>
        </w:rPr>
        <w:commentReference w:id="121"/>
      </w:r>
      <w:r>
        <w:rPr>
          <w:b/>
        </w:rPr>
        <w:t xml:space="preserve">. X </w:t>
      </w:r>
      <w:r w:rsidRPr="00967CBD">
        <w:t xml:space="preserve">gives the ROC curve for model </w:t>
      </w:r>
      <w:r>
        <w:rPr>
          <w:rFonts w:ascii="Courier New" w:hAnsi="Courier New"/>
        </w:rPr>
        <w:t>37N.</w:t>
      </w:r>
      <w:r w:rsidR="004E6EB7">
        <w:rPr>
          <w:rFonts w:ascii="Courier New" w:hAnsi="Courier New"/>
        </w:rPr>
        <w:t xml:space="preserve"> </w:t>
      </w:r>
      <w:r w:rsidR="004E6EB7">
        <w:t xml:space="preserve">See </w:t>
      </w:r>
      <w:commentRangeStart w:id="122"/>
      <w:r w:rsidR="004E6EB7">
        <w:t>section</w:t>
      </w:r>
      <w:commentRangeEnd w:id="122"/>
      <w:r w:rsidR="004E6EB7">
        <w:rPr>
          <w:rStyle w:val="CommentReference"/>
          <w:rFonts w:asciiTheme="minorHAnsi" w:hAnsiTheme="minorHAnsi" w:cstheme="minorBidi"/>
          <w:lang w:val="en-GB"/>
        </w:rPr>
        <w:commentReference w:id="122"/>
      </w:r>
      <w:r w:rsidR="004E6EB7">
        <w:t xml:space="preserve"> x for an explanation of ROC curves.</w:t>
      </w:r>
    </w:p>
    <w:p w14:paraId="3D58CCFE" w14:textId="77777777" w:rsidR="004E6EB7" w:rsidRDefault="00BB0BE4" w:rsidP="004E6EB7">
      <w:pPr>
        <w:keepNext/>
      </w:pPr>
      <w:r>
        <w:rPr>
          <w:noProof/>
          <w:lang w:val="en-GB" w:eastAsia="en-GB"/>
        </w:rPr>
        <w:lastRenderedPageBreak/>
        <w:drawing>
          <wp:inline distT="0" distB="0" distL="0" distR="0" wp14:anchorId="007B076D" wp14:editId="67A8780F">
            <wp:extent cx="5731510" cy="3408045"/>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2">
                      <a:extLst>
                        <a:ext uri="{28A0092B-C50C-407E-A947-70E740481C1C}">
                          <a14:useLocalDpi xmlns:a14="http://schemas.microsoft.com/office/drawing/2010/main" val="0"/>
                        </a:ext>
                      </a:extLst>
                    </a:blip>
                    <a:srcRect t="7498"/>
                    <a:stretch/>
                  </pic:blipFill>
                  <pic:spPr bwMode="auto">
                    <a:xfrm>
                      <a:off x="0" y="0"/>
                      <a:ext cx="5731510" cy="3408045"/>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3C65A201" w:rsidR="00BB0BE4" w:rsidRPr="00BB0BE4" w:rsidRDefault="004E6EB7" w:rsidP="004E6EB7">
      <w:pPr>
        <w:pStyle w:val="Caption"/>
      </w:pPr>
      <w:bookmarkStart w:id="123" w:name="_Toc449304682"/>
      <w:r>
        <w:t xml:space="preserve">Figure </w:t>
      </w:r>
      <w:fldSimple w:instr=" SEQ Figure \* ARABIC ">
        <w:r w:rsidR="00EA58A1">
          <w:rPr>
            <w:noProof/>
          </w:rPr>
          <w:t>6</w:t>
        </w:r>
      </w:fldSimple>
      <w:r>
        <w:t>. ROC curve for model 37N</w:t>
      </w:r>
      <w:r w:rsidRPr="00492F7A">
        <w:t>. Sensitivity vs 1-specificity.</w:t>
      </w:r>
      <w:bookmarkEnd w:id="123"/>
    </w:p>
    <w:p w14:paraId="77684F44" w14:textId="7C8329B4" w:rsidR="003630F5" w:rsidRDefault="003630F5" w:rsidP="003630F5">
      <w:r>
        <w:rPr>
          <w:noProof/>
          <w:lang w:val="en-GB" w:eastAsia="en-GB"/>
        </w:rPr>
        <w:drawing>
          <wp:inline distT="0" distB="0" distL="0" distR="0" wp14:anchorId="5E4B4E2C" wp14:editId="66AAEC8F">
            <wp:extent cx="5731510" cy="368427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robium_thrysiflorum_omission.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0CE9E86E" w14:textId="65153BCC" w:rsidR="00603068" w:rsidRPr="00603068" w:rsidRDefault="00603068" w:rsidP="00603068">
      <w:r>
        <w:t xml:space="preserve">The jackknife test illustrated in </w:t>
      </w:r>
      <w:commentRangeStart w:id="124"/>
      <w:r w:rsidRPr="00603068">
        <w:rPr>
          <w:b/>
        </w:rPr>
        <w:t>fig x</w:t>
      </w:r>
      <w:commentRangeEnd w:id="124"/>
      <w:r>
        <w:rPr>
          <w:rStyle w:val="CommentReference"/>
          <w:rFonts w:asciiTheme="minorHAnsi" w:hAnsiTheme="minorHAnsi" w:cstheme="minorBidi"/>
          <w:lang w:val="en-GB"/>
        </w:rPr>
        <w:commentReference w:id="124"/>
      </w:r>
      <w:r>
        <w:rPr>
          <w:b/>
        </w:rPr>
        <w:t xml:space="preserve"> </w:t>
      </w:r>
      <w:r>
        <w:t xml:space="preserve">found that the factor that contributed most to the model by itself was </w:t>
      </w:r>
      <w:r w:rsidRPr="00376B45">
        <w:t xml:space="preserve">the </w:t>
      </w:r>
      <w:r w:rsidR="00376B45" w:rsidRPr="00376B45">
        <w:t>digital elevation map</w:t>
      </w:r>
      <w:r w:rsidR="00376B45">
        <w:t xml:space="preserve"> (DEM)</w:t>
      </w:r>
      <w:r>
        <w:t xml:space="preserve">, it therefore had the most useful </w:t>
      </w:r>
      <w:commentRangeStart w:id="125"/>
      <w:r>
        <w:lastRenderedPageBreak/>
        <w:t>information</w:t>
      </w:r>
      <w:commentRangeEnd w:id="125"/>
      <w:r>
        <w:rPr>
          <w:rStyle w:val="CommentReference"/>
          <w:rFonts w:asciiTheme="minorHAnsi" w:hAnsiTheme="minorHAnsi" w:cstheme="minorBidi"/>
          <w:lang w:val="en-GB"/>
        </w:rPr>
        <w:commentReference w:id="125"/>
      </w:r>
      <w:r>
        <w:t xml:space="preserve">. When the </w:t>
      </w:r>
      <w:r w:rsidR="00376B45" w:rsidRPr="00376B45">
        <w:t>digital elevation map</w:t>
      </w:r>
      <w:r w:rsidR="00376B45">
        <w:t xml:space="preserve"> (DEM)</w:t>
      </w:r>
      <w:r w:rsidRPr="00376B45">
        <w:t xml:space="preserve"> factor</w:t>
      </w:r>
      <w:r>
        <w:t xml:space="preserve"> was removed, the model suffered the most, </w:t>
      </w:r>
      <w:commentRangeStart w:id="126"/>
      <w:r>
        <w:t>suggesting</w:t>
      </w:r>
      <w:commentRangeEnd w:id="126"/>
      <w:r>
        <w:rPr>
          <w:rStyle w:val="CommentReference"/>
          <w:rFonts w:asciiTheme="minorHAnsi" w:hAnsiTheme="minorHAnsi" w:cstheme="minorBidi"/>
          <w:lang w:val="en-GB"/>
        </w:rPr>
        <w:commentReference w:id="12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3630F5"/>
    <w:p w14:paraId="313A5B7F" w14:textId="77777777" w:rsidR="00F61296" w:rsidRDefault="00BB0BE4" w:rsidP="00F61296">
      <w:pPr>
        <w:keepNext/>
      </w:pPr>
      <w:r>
        <w:rPr>
          <w:noProof/>
          <w:lang w:val="en-GB" w:eastAsia="en-GB"/>
        </w:rPr>
        <w:drawing>
          <wp:inline distT="0" distB="0" distL="0" distR="0" wp14:anchorId="3F2F78C1" wp14:editId="046C5B25">
            <wp:extent cx="5731510" cy="400748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4">
                      <a:extLst>
                        <a:ext uri="{28A0092B-C50C-407E-A947-70E740481C1C}">
                          <a14:useLocalDpi xmlns:a14="http://schemas.microsoft.com/office/drawing/2010/main" val="0"/>
                        </a:ext>
                      </a:extLst>
                    </a:blip>
                    <a:srcRect t="6240"/>
                    <a:stretch/>
                  </pic:blipFill>
                  <pic:spPr bwMode="auto">
                    <a:xfrm>
                      <a:off x="0" y="0"/>
                      <a:ext cx="5731510" cy="4007485"/>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28BB1E6F" w:rsidR="00BB0BE4" w:rsidRPr="003630F5" w:rsidRDefault="00F61296" w:rsidP="00F61296">
      <w:pPr>
        <w:pStyle w:val="Caption"/>
      </w:pPr>
      <w:bookmarkStart w:id="127" w:name="_Toc449304683"/>
      <w:r>
        <w:t xml:space="preserve">Figure </w:t>
      </w:r>
      <w:fldSimple w:instr=" SEQ Figure \* ARABIC ">
        <w:r w:rsidR="00EA58A1">
          <w:rPr>
            <w:noProof/>
          </w:rPr>
          <w:t>7</w:t>
        </w:r>
      </w:fldSimple>
      <w:r>
        <w:t xml:space="preserve">. </w:t>
      </w:r>
      <w:r w:rsidRPr="008C56E5">
        <w:t>Jackknife of the regularised training gain for model 37</w:t>
      </w:r>
      <w:r>
        <w:t>N</w:t>
      </w:r>
      <w:r w:rsidRPr="008C56E5">
        <w:t>.</w:t>
      </w:r>
      <w:bookmarkEnd w:id="127"/>
    </w:p>
    <w:p w14:paraId="25FEE03E" w14:textId="4DC08366" w:rsidR="00161C00" w:rsidRDefault="00161C00" w:rsidP="00161C00">
      <w:pPr>
        <w:pStyle w:val="Heading3"/>
        <w:rPr>
          <w:i/>
        </w:rPr>
      </w:pPr>
      <w:bookmarkStart w:id="128" w:name="_Toc449304656"/>
      <w:r>
        <w:rPr>
          <w:i/>
        </w:rPr>
        <w:t>Luisia magniflora</w:t>
      </w:r>
      <w:r w:rsidR="00ED2C5C">
        <w:rPr>
          <w:i/>
        </w:rPr>
        <w:t xml:space="preserve"> – </w:t>
      </w:r>
      <w:r w:rsidR="00ED2C5C" w:rsidRPr="00BB0BE4">
        <w:t>all factors</w:t>
      </w:r>
      <w:r w:rsidR="00967CBD">
        <w:t xml:space="preserve"> (35A)</w:t>
      </w:r>
      <w:bookmarkEnd w:id="128"/>
    </w:p>
    <w:p w14:paraId="380C0070" w14:textId="4F6C3AC4" w:rsidR="00111616" w:rsidRPr="00111616" w:rsidRDefault="00111616" w:rsidP="00111616">
      <w:r>
        <w:t xml:space="preserve">The following are the results procured from running MAXENT with the </w:t>
      </w:r>
      <w:r>
        <w:rPr>
          <w:i/>
        </w:rPr>
        <w:t>Luisia magniflora 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B66D08" w:rsidRPr="00D60171">
        <w:rPr>
          <w:rFonts w:ascii="Courier New" w:eastAsia="Times New Roman" w:hAnsi="Courier New"/>
          <w:color w:val="000000"/>
          <w:lang w:val="en-GB" w:eastAsia="en-GB"/>
        </w:rPr>
        <w:t xml:space="preserve">0.9167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29"/>
      <w:r w:rsidR="00EA53D6">
        <w:rPr>
          <w:b/>
        </w:rPr>
        <w:t xml:space="preserve">Table </w:t>
      </w:r>
      <w:commentRangeEnd w:id="129"/>
      <w:r w:rsidR="00EA53D6">
        <w:rPr>
          <w:rStyle w:val="CommentReference"/>
          <w:rFonts w:asciiTheme="minorHAnsi" w:hAnsiTheme="minorHAnsi" w:cstheme="minorBidi"/>
          <w:lang w:val="en-GB"/>
        </w:rPr>
        <w:commentReference w:id="12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5F099EF" w14:textId="292397DE" w:rsidR="00D60171" w:rsidRDefault="00D60171" w:rsidP="00A655BF">
      <w:pPr>
        <w:pStyle w:val="Caption"/>
      </w:pPr>
      <w:bookmarkStart w:id="130" w:name="_Toc449304676"/>
      <w:r>
        <w:lastRenderedPageBreak/>
        <w:t xml:space="preserve">Table </w:t>
      </w:r>
      <w:fldSimple w:instr=" SEQ Table \* ARABIC ">
        <w:r>
          <w:rPr>
            <w:noProof/>
          </w:rPr>
          <w:t>10</w:t>
        </w:r>
      </w:fldSimple>
      <w:r>
        <w:t xml:space="preserve">. </w:t>
      </w:r>
      <w:r w:rsidRPr="0025314E">
        <w:t>The environmental variables used in calculating model 3</w:t>
      </w:r>
      <w:r>
        <w:t>5</w:t>
      </w:r>
      <w:r w:rsidRPr="0025314E">
        <w:t xml:space="preserve"> with all factors.</w:t>
      </w:r>
      <w:bookmarkEnd w:id="130"/>
    </w:p>
    <w:tbl>
      <w:tblPr>
        <w:tblW w:w="9360" w:type="dxa"/>
        <w:jc w:val="center"/>
        <w:tblLook w:val="04A0" w:firstRow="1" w:lastRow="0" w:firstColumn="1" w:lastColumn="0" w:noHBand="0" w:noVBand="1"/>
      </w:tblPr>
      <w:tblGrid>
        <w:gridCol w:w="2987"/>
        <w:gridCol w:w="6373"/>
      </w:tblGrid>
      <w:tr w:rsidR="001C5FD8" w:rsidRPr="001C5FD8" w14:paraId="3EDA9199"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138A8FCD"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45BB55E2"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6F5ACC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621073E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C3B05D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4EB61884"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961B04B"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RDDIR, RDDIST, RESIST</w:t>
            </w:r>
          </w:p>
        </w:tc>
        <w:tc>
          <w:tcPr>
            <w:tcW w:w="6373" w:type="dxa"/>
            <w:tcBorders>
              <w:top w:val="nil"/>
              <w:left w:val="nil"/>
              <w:bottom w:val="nil"/>
              <w:right w:val="nil"/>
            </w:tcBorders>
            <w:shd w:val="clear" w:color="auto" w:fill="auto"/>
            <w:noWrap/>
            <w:vAlign w:val="center"/>
            <w:hideMark/>
          </w:tcPr>
          <w:p w14:paraId="03B4EB5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Distance and direction to roads and resistance</w:t>
            </w:r>
          </w:p>
        </w:tc>
      </w:tr>
      <w:tr w:rsidR="001C5FD8" w:rsidRPr="001C5FD8" w14:paraId="6641AB2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3AD74F9A" w14:textId="1200CF0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115A401" w14:textId="24BFE6FA"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079808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04EF911"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70B5C01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9F2888A"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E8D06B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3347F0E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3626F2B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6D0B2C"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A52662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r w:rsidR="001C5FD8" w:rsidRPr="001C5FD8" w14:paraId="77AFD9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F392D12"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IGHT</w:t>
            </w:r>
          </w:p>
        </w:tc>
        <w:tc>
          <w:tcPr>
            <w:tcW w:w="6373" w:type="dxa"/>
            <w:tcBorders>
              <w:top w:val="nil"/>
              <w:left w:val="nil"/>
              <w:bottom w:val="nil"/>
              <w:right w:val="nil"/>
            </w:tcBorders>
            <w:shd w:val="clear" w:color="auto" w:fill="auto"/>
            <w:noWrap/>
            <w:vAlign w:val="center"/>
            <w:hideMark/>
          </w:tcPr>
          <w:p w14:paraId="1F82CAE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Lights at night</w:t>
            </w:r>
          </w:p>
        </w:tc>
      </w:tr>
    </w:tbl>
    <w:p w14:paraId="091F1DA9" w14:textId="77777777" w:rsidR="007A2EB9" w:rsidRDefault="007A2EB9" w:rsidP="007A2EB9"/>
    <w:p w14:paraId="75C7CD92" w14:textId="6EFFBFFC" w:rsidR="00285EDC" w:rsidRPr="004E6EB7" w:rsidRDefault="00285EDC" w:rsidP="00285EDC">
      <w:commentRangeStart w:id="131"/>
      <w:r>
        <w:rPr>
          <w:b/>
        </w:rPr>
        <w:t>Fig</w:t>
      </w:r>
      <w:commentRangeEnd w:id="131"/>
      <w:r w:rsidR="004E6EB7">
        <w:rPr>
          <w:rStyle w:val="CommentReference"/>
          <w:rFonts w:asciiTheme="minorHAnsi" w:hAnsiTheme="minorHAnsi" w:cstheme="minorBidi"/>
          <w:lang w:val="en-GB"/>
        </w:rPr>
        <w:commentReference w:id="131"/>
      </w:r>
      <w:r>
        <w:rPr>
          <w:b/>
        </w:rPr>
        <w:t xml:space="preserve">. X </w:t>
      </w:r>
      <w:r w:rsidRPr="00967CBD">
        <w:t xml:space="preserve">gives the ROC curve for model </w:t>
      </w:r>
      <w:r>
        <w:rPr>
          <w:rFonts w:ascii="Courier New" w:hAnsi="Courier New"/>
        </w:rPr>
        <w:t>35</w:t>
      </w:r>
      <w:r w:rsidRPr="00967CBD">
        <w:rPr>
          <w:rFonts w:ascii="Courier New" w:hAnsi="Courier New"/>
        </w:rPr>
        <w:t>A</w:t>
      </w:r>
      <w:r>
        <w:rPr>
          <w:rFonts w:ascii="Courier New" w:hAnsi="Courier New"/>
        </w:rPr>
        <w:t>.</w:t>
      </w:r>
      <w:r w:rsidR="004E6EB7">
        <w:rPr>
          <w:rFonts w:ascii="Courier New" w:hAnsi="Courier New"/>
        </w:rPr>
        <w:t xml:space="preserve"> </w:t>
      </w:r>
      <w:r w:rsidR="004E6EB7">
        <w:t xml:space="preserve">See </w:t>
      </w:r>
      <w:commentRangeStart w:id="132"/>
      <w:r w:rsidR="004E6EB7">
        <w:t>section</w:t>
      </w:r>
      <w:commentRangeEnd w:id="132"/>
      <w:r w:rsidR="004E6EB7">
        <w:rPr>
          <w:rStyle w:val="CommentReference"/>
          <w:rFonts w:asciiTheme="minorHAnsi" w:hAnsiTheme="minorHAnsi" w:cstheme="minorBidi"/>
          <w:lang w:val="en-GB"/>
        </w:rPr>
        <w:commentReference w:id="132"/>
      </w:r>
      <w:r w:rsidR="004E6EB7">
        <w:t xml:space="preserve"> x for an explanation of ROC curves.</w:t>
      </w:r>
    </w:p>
    <w:p w14:paraId="317F2554" w14:textId="77777777" w:rsidR="00285EDC" w:rsidRDefault="00285EDC" w:rsidP="007A2EB9"/>
    <w:p w14:paraId="0FF6D4FF" w14:textId="77777777" w:rsidR="004E6EB7" w:rsidRDefault="007A2EB9" w:rsidP="004E6EB7">
      <w:pPr>
        <w:keepNext/>
      </w:pPr>
      <w:r>
        <w:rPr>
          <w:noProof/>
          <w:lang w:val="en-GB" w:eastAsia="en-GB"/>
        </w:rPr>
        <w:lastRenderedPageBreak/>
        <w:drawing>
          <wp:inline distT="0" distB="0" distL="0" distR="0" wp14:anchorId="40EE38C1" wp14:editId="1A0210BF">
            <wp:extent cx="5730875" cy="3407909"/>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5">
                      <a:extLst>
                        <a:ext uri="{28A0092B-C50C-407E-A947-70E740481C1C}">
                          <a14:useLocalDpi xmlns:a14="http://schemas.microsoft.com/office/drawing/2010/main" val="0"/>
                        </a:ext>
                      </a:extLst>
                    </a:blip>
                    <a:srcRect t="7498"/>
                    <a:stretch/>
                  </pic:blipFill>
                  <pic:spPr bwMode="auto">
                    <a:xfrm>
                      <a:off x="0" y="0"/>
                      <a:ext cx="5731086" cy="3408034"/>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1475D4EA" w:rsidR="007A2EB9" w:rsidRDefault="004E6EB7" w:rsidP="004E6EB7">
      <w:pPr>
        <w:pStyle w:val="Caption"/>
      </w:pPr>
      <w:bookmarkStart w:id="133" w:name="_Toc449304684"/>
      <w:r>
        <w:t xml:space="preserve">Figure </w:t>
      </w:r>
      <w:fldSimple w:instr=" SEQ Figure \* ARABIC ">
        <w:r w:rsidR="00EA58A1">
          <w:rPr>
            <w:noProof/>
          </w:rPr>
          <w:t>8</w:t>
        </w:r>
      </w:fldSimple>
      <w:r>
        <w:t xml:space="preserve">. </w:t>
      </w:r>
      <w:r w:rsidRPr="002F6E8B">
        <w:t>ROC curve for model 3</w:t>
      </w:r>
      <w:r>
        <w:t>5</w:t>
      </w:r>
      <w:r w:rsidRPr="002F6E8B">
        <w:t>A. Sensitivity vs 1-specificity.</w:t>
      </w:r>
      <w:bookmarkEnd w:id="133"/>
    </w:p>
    <w:p w14:paraId="09C196D8" w14:textId="5498CDA9" w:rsidR="007A2EB9" w:rsidRDefault="007A2EB9" w:rsidP="007A2EB9">
      <w:r>
        <w:rPr>
          <w:noProof/>
          <w:lang w:val="en-GB" w:eastAsia="en-GB"/>
        </w:rPr>
        <w:drawing>
          <wp:inline distT="0" distB="0" distL="0" distR="0" wp14:anchorId="4170E2DE" wp14:editId="276EC579">
            <wp:extent cx="5731086" cy="368427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uisia_magniflora_omission.png"/>
                    <pic:cNvPicPr/>
                  </pic:nvPicPr>
                  <pic:blipFill>
                    <a:blip r:embed="rId26">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496D43AE" w14:textId="5870FDE5" w:rsidR="00376B45" w:rsidRPr="00603068" w:rsidRDefault="00376B45" w:rsidP="00376B45">
      <w:r>
        <w:t xml:space="preserve">The jackknife test illustrated in </w:t>
      </w:r>
      <w:commentRangeStart w:id="134"/>
      <w:r w:rsidRPr="00603068">
        <w:rPr>
          <w:b/>
        </w:rPr>
        <w:t>fig x</w:t>
      </w:r>
      <w:commentRangeEnd w:id="134"/>
      <w:r>
        <w:rPr>
          <w:rStyle w:val="CommentReference"/>
          <w:rFonts w:asciiTheme="minorHAnsi" w:hAnsiTheme="minorHAnsi" w:cstheme="minorBidi"/>
          <w:lang w:val="en-GB"/>
        </w:rPr>
        <w:commentReference w:id="134"/>
      </w:r>
      <w:r>
        <w:rPr>
          <w:b/>
        </w:rPr>
        <w:t xml:space="preserve"> </w:t>
      </w:r>
      <w:r>
        <w:t>found that the factor that contributed most to the model by itself was the tasseled cap transformation for wetness (</w:t>
      </w:r>
      <w:proofErr w:type="spellStart"/>
      <w:r>
        <w:t>tct_wet</w:t>
      </w:r>
      <w:proofErr w:type="spellEnd"/>
      <w:r>
        <w:t xml:space="preserve">), it therefore </w:t>
      </w:r>
      <w:r>
        <w:lastRenderedPageBreak/>
        <w:t xml:space="preserve">had the most useful </w:t>
      </w:r>
      <w:commentRangeStart w:id="135"/>
      <w:r>
        <w:t>information</w:t>
      </w:r>
      <w:commentRangeEnd w:id="135"/>
      <w:r>
        <w:rPr>
          <w:rStyle w:val="CommentReference"/>
          <w:rFonts w:asciiTheme="minorHAnsi" w:hAnsiTheme="minorHAnsi" w:cstheme="minorBidi"/>
          <w:lang w:val="en-GB"/>
        </w:rPr>
        <w:commentReference w:id="135"/>
      </w:r>
      <w:r>
        <w:t xml:space="preserve">. When the distance to roads (RDDIST) factor was removed, the model suffered the most, </w:t>
      </w:r>
      <w:commentRangeStart w:id="136"/>
      <w:r>
        <w:t>suggesting</w:t>
      </w:r>
      <w:commentRangeEnd w:id="136"/>
      <w:r>
        <w:rPr>
          <w:rStyle w:val="CommentReference"/>
          <w:rFonts w:asciiTheme="minorHAnsi" w:hAnsiTheme="minorHAnsi" w:cstheme="minorBidi"/>
          <w:lang w:val="en-GB"/>
        </w:rPr>
        <w:commentReference w:id="13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7A2EB9"/>
    <w:p w14:paraId="07BF7199" w14:textId="77777777" w:rsidR="00F61296" w:rsidRDefault="007A2EB9" w:rsidP="00F61296">
      <w:pPr>
        <w:keepNext/>
      </w:pPr>
      <w:r>
        <w:rPr>
          <w:noProof/>
          <w:lang w:val="en-GB" w:eastAsia="en-GB"/>
        </w:rPr>
        <w:lastRenderedPageBreak/>
        <w:drawing>
          <wp:inline distT="0" distB="0" distL="0" distR="0" wp14:anchorId="7335CA35" wp14:editId="2A1D1EB4">
            <wp:extent cx="5731510" cy="45967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7">
                      <a:extLst>
                        <a:ext uri="{28A0092B-C50C-407E-A947-70E740481C1C}">
                          <a14:useLocalDpi xmlns:a14="http://schemas.microsoft.com/office/drawing/2010/main" val="0"/>
                        </a:ext>
                      </a:extLst>
                    </a:blip>
                    <a:srcRect t="5484"/>
                    <a:stretch/>
                  </pic:blipFill>
                  <pic:spPr bwMode="auto">
                    <a:xfrm>
                      <a:off x="0" y="0"/>
                      <a:ext cx="5731510" cy="4596765"/>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A51F1FB" w:rsidR="007A2EB9" w:rsidRPr="007A2EB9" w:rsidRDefault="00F61296" w:rsidP="00F61296">
      <w:pPr>
        <w:pStyle w:val="Caption"/>
      </w:pPr>
      <w:bookmarkStart w:id="137" w:name="_Toc449304685"/>
      <w:r>
        <w:t xml:space="preserve">Figure </w:t>
      </w:r>
      <w:fldSimple w:instr=" SEQ Figure \* ARABIC ">
        <w:r w:rsidR="00EA58A1">
          <w:rPr>
            <w:noProof/>
          </w:rPr>
          <w:t>9</w:t>
        </w:r>
      </w:fldSimple>
      <w:r>
        <w:t xml:space="preserve">. </w:t>
      </w:r>
      <w:r w:rsidRPr="00C6626C">
        <w:t>Jackknife of the regula</w:t>
      </w:r>
      <w:r>
        <w:t>rised training gain for model 35</w:t>
      </w:r>
      <w:r w:rsidRPr="00C6626C">
        <w:t>A.</w:t>
      </w:r>
      <w:bookmarkEnd w:id="137"/>
    </w:p>
    <w:p w14:paraId="1BDD5023" w14:textId="6D7DB997" w:rsidR="00ED2C5C" w:rsidRDefault="00ED2C5C" w:rsidP="00ED2C5C">
      <w:pPr>
        <w:pStyle w:val="Heading3"/>
      </w:pPr>
      <w:bookmarkStart w:id="138" w:name="_Toc449304657"/>
      <w:r>
        <w:t>Luisia magniflora – natural factors only</w:t>
      </w:r>
      <w:r w:rsidR="00967CBD">
        <w:t xml:space="preserve"> (35N)</w:t>
      </w:r>
      <w:bookmarkEnd w:id="138"/>
    </w:p>
    <w:p w14:paraId="126FD7C6" w14:textId="6677C496" w:rsidR="00111616" w:rsidRDefault="00111616" w:rsidP="00111616">
      <w:r>
        <w:t xml:space="preserve">The following are the results realised from running MAXENT with the </w:t>
      </w:r>
      <w:r>
        <w:rPr>
          <w:i/>
        </w:rPr>
        <w:t>Luisia magniflora presence</w:t>
      </w:r>
      <w:r>
        <w:t xml:space="preserve"> data and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B66D08" w:rsidRPr="00D60171">
        <w:rPr>
          <w:rFonts w:ascii="Courier New" w:eastAsia="Times New Roman" w:hAnsi="Courier New"/>
          <w:color w:val="000000"/>
          <w:lang w:val="en-GB" w:eastAsia="en-GB"/>
        </w:rPr>
        <w:t xml:space="preserve">0.8762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39"/>
      <w:r w:rsidR="00EA53D6">
        <w:rPr>
          <w:b/>
        </w:rPr>
        <w:t xml:space="preserve">Table </w:t>
      </w:r>
      <w:commentRangeEnd w:id="139"/>
      <w:r w:rsidR="00EA53D6">
        <w:rPr>
          <w:rStyle w:val="CommentReference"/>
          <w:rFonts w:asciiTheme="minorHAnsi" w:hAnsiTheme="minorHAnsi" w:cstheme="minorBidi"/>
          <w:lang w:val="en-GB"/>
        </w:rPr>
        <w:commentReference w:id="139"/>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N</w:t>
      </w:r>
      <w:r w:rsidR="00EA53D6">
        <w:t>.</w:t>
      </w:r>
    </w:p>
    <w:p w14:paraId="5412CE60" w14:textId="5F0998D4" w:rsidR="00D60171" w:rsidRDefault="00D60171" w:rsidP="00A655BF">
      <w:pPr>
        <w:pStyle w:val="Caption"/>
      </w:pPr>
      <w:bookmarkStart w:id="140" w:name="_Toc449304677"/>
      <w:r>
        <w:t xml:space="preserve">Table </w:t>
      </w:r>
      <w:fldSimple w:instr=" SEQ Table \* ARABIC ">
        <w:r>
          <w:rPr>
            <w:noProof/>
          </w:rPr>
          <w:t>11</w:t>
        </w:r>
      </w:fldSimple>
      <w:r>
        <w:t xml:space="preserve">. </w:t>
      </w:r>
      <w:r w:rsidRPr="002E671C">
        <w:t>The environmental variables used in calculating model 3</w:t>
      </w:r>
      <w:r>
        <w:t>5</w:t>
      </w:r>
      <w:r w:rsidRPr="002E671C">
        <w:t xml:space="preserve"> with only natural factors.</w:t>
      </w:r>
      <w:bookmarkEnd w:id="140"/>
    </w:p>
    <w:tbl>
      <w:tblPr>
        <w:tblW w:w="9360" w:type="dxa"/>
        <w:jc w:val="center"/>
        <w:tblLook w:val="04A0" w:firstRow="1" w:lastRow="0" w:firstColumn="1" w:lastColumn="0" w:noHBand="0" w:noVBand="1"/>
      </w:tblPr>
      <w:tblGrid>
        <w:gridCol w:w="2987"/>
        <w:gridCol w:w="6373"/>
      </w:tblGrid>
      <w:tr w:rsidR="001C5FD8" w:rsidRPr="001C5FD8" w14:paraId="3D715FB1"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73C10E2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049E209"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1DA34F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170DCC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1D258B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6307649"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D2B2A12" w14:textId="710CB90B"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1BF9B8BA" w14:textId="4121006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125BB14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C36A9A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lastRenderedPageBreak/>
              <w:t>NDVI, ALB, MSR, RNDVI</w:t>
            </w:r>
          </w:p>
        </w:tc>
        <w:tc>
          <w:tcPr>
            <w:tcW w:w="6373" w:type="dxa"/>
            <w:tcBorders>
              <w:top w:val="nil"/>
              <w:left w:val="nil"/>
              <w:bottom w:val="nil"/>
              <w:right w:val="nil"/>
            </w:tcBorders>
            <w:shd w:val="clear" w:color="auto" w:fill="auto"/>
            <w:noWrap/>
            <w:vAlign w:val="center"/>
            <w:hideMark/>
          </w:tcPr>
          <w:p w14:paraId="781680E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1578A75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2ABB8F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70E4D2D2"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13B2788E"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0B99C56"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7BAF6B4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303A3FA2" w14:textId="77777777" w:rsidR="001C5FD8" w:rsidRDefault="001C5FD8" w:rsidP="00111616"/>
    <w:p w14:paraId="538233C5" w14:textId="5D096020" w:rsidR="00285EDC" w:rsidRPr="004E6EB7" w:rsidRDefault="00285EDC" w:rsidP="00285EDC">
      <w:commentRangeStart w:id="141"/>
      <w:r>
        <w:rPr>
          <w:b/>
        </w:rPr>
        <w:t>Fig</w:t>
      </w:r>
      <w:commentRangeEnd w:id="141"/>
      <w:r w:rsidR="004E6EB7">
        <w:rPr>
          <w:rStyle w:val="CommentReference"/>
          <w:rFonts w:asciiTheme="minorHAnsi" w:hAnsiTheme="minorHAnsi" w:cstheme="minorBidi"/>
          <w:lang w:val="en-GB"/>
        </w:rPr>
        <w:commentReference w:id="141"/>
      </w:r>
      <w:r>
        <w:rPr>
          <w:b/>
        </w:rPr>
        <w:t xml:space="preserve">. X </w:t>
      </w:r>
      <w:r w:rsidRPr="00967CBD">
        <w:t xml:space="preserve">gives the ROC curve for model </w:t>
      </w:r>
      <w:r w:rsidRPr="00967CBD">
        <w:rPr>
          <w:rFonts w:ascii="Courier New" w:hAnsi="Courier New"/>
        </w:rPr>
        <w:t>3</w:t>
      </w:r>
      <w:r>
        <w:rPr>
          <w:rFonts w:ascii="Courier New" w:hAnsi="Courier New"/>
        </w:rPr>
        <w:t>5N.</w:t>
      </w:r>
      <w:r w:rsidR="004E6EB7">
        <w:t xml:space="preserve"> See </w:t>
      </w:r>
      <w:commentRangeStart w:id="142"/>
      <w:r w:rsidR="004E6EB7">
        <w:t>section</w:t>
      </w:r>
      <w:commentRangeEnd w:id="142"/>
      <w:r w:rsidR="004E6EB7">
        <w:rPr>
          <w:rStyle w:val="CommentReference"/>
          <w:rFonts w:asciiTheme="minorHAnsi" w:hAnsiTheme="minorHAnsi" w:cstheme="minorBidi"/>
          <w:lang w:val="en-GB"/>
        </w:rPr>
        <w:commentReference w:id="142"/>
      </w:r>
      <w:r w:rsidR="004E6EB7">
        <w:t xml:space="preserve"> x for an explanation of ROC curves.</w:t>
      </w:r>
    </w:p>
    <w:p w14:paraId="31C005A2" w14:textId="77777777" w:rsidR="004E6EB7" w:rsidRDefault="00BB0BE4" w:rsidP="004E6EB7">
      <w:pPr>
        <w:keepNext/>
      </w:pPr>
      <w:r>
        <w:rPr>
          <w:noProof/>
          <w:lang w:val="en-GB" w:eastAsia="en-GB"/>
        </w:rPr>
        <w:lastRenderedPageBreak/>
        <w:drawing>
          <wp:inline distT="0" distB="0" distL="0" distR="0" wp14:anchorId="5D0EB88B" wp14:editId="491FBA52">
            <wp:extent cx="5731510" cy="368427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7A420668" w14:textId="776EB6B4" w:rsidR="00BB0BE4" w:rsidRDefault="004E6EB7" w:rsidP="004E6EB7">
      <w:pPr>
        <w:pStyle w:val="Caption"/>
      </w:pPr>
      <w:bookmarkStart w:id="143" w:name="_Toc449304686"/>
      <w:r>
        <w:t xml:space="preserve">Figure </w:t>
      </w:r>
      <w:fldSimple w:instr=" SEQ Figure \* ARABIC ">
        <w:r w:rsidR="00EA58A1">
          <w:rPr>
            <w:noProof/>
          </w:rPr>
          <w:t>10</w:t>
        </w:r>
      </w:fldSimple>
      <w:r>
        <w:t>. ROC curve for model 35N</w:t>
      </w:r>
      <w:r w:rsidRPr="008D0CD1">
        <w:t>. Sensitivity vs 1-specificity.</w:t>
      </w:r>
      <w:bookmarkEnd w:id="143"/>
    </w:p>
    <w:p w14:paraId="51FCAE07" w14:textId="65AD3242" w:rsidR="00BB0BE4" w:rsidRDefault="00BB0BE4" w:rsidP="00BB0BE4">
      <w:r>
        <w:rPr>
          <w:noProof/>
          <w:lang w:val="en-GB" w:eastAsia="en-GB"/>
        </w:rPr>
        <w:drawing>
          <wp:inline distT="0" distB="0" distL="0" distR="0" wp14:anchorId="406E0783" wp14:editId="60B78469">
            <wp:extent cx="5731510" cy="3684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isia_magniflora_omission.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1CC149AC" w14:textId="7EA3AC40" w:rsidR="00376B45" w:rsidRPr="00603068" w:rsidRDefault="00376B45" w:rsidP="00376B45">
      <w:r>
        <w:lastRenderedPageBreak/>
        <w:t xml:space="preserve">The jackknife test illustrated in </w:t>
      </w:r>
      <w:commentRangeStart w:id="144"/>
      <w:r w:rsidRPr="00603068">
        <w:rPr>
          <w:b/>
        </w:rPr>
        <w:t>fig x</w:t>
      </w:r>
      <w:commentRangeEnd w:id="144"/>
      <w:r>
        <w:rPr>
          <w:rStyle w:val="CommentReference"/>
          <w:rFonts w:asciiTheme="minorHAnsi" w:hAnsiTheme="minorHAnsi" w:cstheme="minorBidi"/>
          <w:lang w:val="en-GB"/>
        </w:rPr>
        <w:commentReference w:id="144"/>
      </w:r>
      <w:r>
        <w:rPr>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w:t>
      </w:r>
      <w:commentRangeStart w:id="145"/>
      <w:r>
        <w:t>information</w:t>
      </w:r>
      <w:commentRangeEnd w:id="145"/>
      <w:r>
        <w:rPr>
          <w:rStyle w:val="CommentReference"/>
          <w:rFonts w:asciiTheme="minorHAnsi" w:hAnsiTheme="minorHAnsi" w:cstheme="minorBidi"/>
          <w:lang w:val="en-GB"/>
        </w:rPr>
        <w:commentReference w:id="145"/>
      </w:r>
      <w:r>
        <w:t xml:space="preserve">. When the slope (SLP) factor was removed, the model suffered the most, </w:t>
      </w:r>
      <w:commentRangeStart w:id="146"/>
      <w:r>
        <w:t>suggesting</w:t>
      </w:r>
      <w:commentRangeEnd w:id="146"/>
      <w:r>
        <w:rPr>
          <w:rStyle w:val="CommentReference"/>
          <w:rFonts w:asciiTheme="minorHAnsi" w:hAnsiTheme="minorHAnsi" w:cstheme="minorBidi"/>
          <w:lang w:val="en-GB"/>
        </w:rPr>
        <w:commentReference w:id="146"/>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BB0BE4"/>
    <w:p w14:paraId="1DF1288B" w14:textId="77777777" w:rsidR="00F61296" w:rsidRDefault="003630F5" w:rsidP="00F61296">
      <w:pPr>
        <w:keepNext/>
      </w:pPr>
      <w:r>
        <w:rPr>
          <w:noProof/>
          <w:lang w:val="en-GB" w:eastAsia="en-GB"/>
        </w:rPr>
        <w:drawing>
          <wp:inline distT="0" distB="0" distL="0" distR="0" wp14:anchorId="7A45CC2B" wp14:editId="3BB254F4">
            <wp:extent cx="5731510" cy="40074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30">
                      <a:extLst>
                        <a:ext uri="{28A0092B-C50C-407E-A947-70E740481C1C}">
                          <a14:useLocalDpi xmlns:a14="http://schemas.microsoft.com/office/drawing/2010/main" val="0"/>
                        </a:ext>
                      </a:extLst>
                    </a:blip>
                    <a:srcRect t="6240"/>
                    <a:stretch/>
                  </pic:blipFill>
                  <pic:spPr bwMode="auto">
                    <a:xfrm>
                      <a:off x="0" y="0"/>
                      <a:ext cx="5731510" cy="4007485"/>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F61296">
      <w:pPr>
        <w:pStyle w:val="Caption"/>
      </w:pPr>
      <w:bookmarkStart w:id="147" w:name="_Toc449304687"/>
      <w:r>
        <w:t xml:space="preserve">Figure </w:t>
      </w:r>
      <w:fldSimple w:instr=" SEQ Figure \* ARABIC ">
        <w:r w:rsidR="00EA58A1">
          <w:rPr>
            <w:noProof/>
          </w:rPr>
          <w:t>11</w:t>
        </w:r>
      </w:fldSimple>
      <w:r>
        <w:t xml:space="preserve">. </w:t>
      </w:r>
      <w:r w:rsidRPr="002F4E94">
        <w:t>Jackknife of the regularised tra</w:t>
      </w:r>
      <w:r>
        <w:t>ining gain for model 35N</w:t>
      </w:r>
      <w:r w:rsidRPr="002F4E94">
        <w:t>.</w:t>
      </w:r>
      <w:bookmarkEnd w:id="147"/>
    </w:p>
    <w:p w14:paraId="0EECB203" w14:textId="77777777" w:rsidR="00527291" w:rsidRDefault="00527291" w:rsidP="00527291"/>
    <w:p w14:paraId="260BD0A7" w14:textId="2E506AE4" w:rsidR="00527291" w:rsidRDefault="00527291" w:rsidP="00527291">
      <w:pPr>
        <w:pStyle w:val="Heading2"/>
      </w:pPr>
      <w:bookmarkStart w:id="148" w:name="_Toc449304658"/>
      <w:r>
        <w:t>Final maps</w:t>
      </w:r>
      <w:bookmarkEnd w:id="148"/>
    </w:p>
    <w:p w14:paraId="6A68BE7D" w14:textId="758667C4" w:rsidR="008306DA" w:rsidRPr="00E51DE5" w:rsidRDefault="008306DA" w:rsidP="008306DA">
      <w:r>
        <w:lastRenderedPageBreak/>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t xml:space="preserve"> </w:t>
      </w:r>
    </w:p>
    <w:p w14:paraId="53786CAF" w14:textId="65ABF0B9" w:rsidR="00BE4CDF" w:rsidRDefault="00BE4CDF" w:rsidP="00BE4CDF">
      <w:pPr>
        <w:pStyle w:val="Heading3"/>
      </w:pPr>
      <w:bookmarkStart w:id="149" w:name="_Toc449304659"/>
      <w:r>
        <w:rPr>
          <w:i/>
        </w:rPr>
        <w:t xml:space="preserve">Dendrobium thyrsiflorum – </w:t>
      </w:r>
      <w:r w:rsidRPr="00BB0BE4">
        <w:t>all factors</w:t>
      </w:r>
      <w:bookmarkEnd w:id="149"/>
      <w:r w:rsidR="00F30FC6">
        <w:t xml:space="preserve"> (37A)</w:t>
      </w:r>
    </w:p>
    <w:p w14:paraId="4047BB92" w14:textId="371AFCC1" w:rsidR="00E51DE5" w:rsidRPr="00F30FC6" w:rsidRDefault="00F30FC6" w:rsidP="00E51DE5">
      <w:commentRangeStart w:id="150"/>
      <w:r>
        <w:t>Fig</w:t>
      </w:r>
      <w:commentRangeEnd w:id="150"/>
      <w:r>
        <w:rPr>
          <w:rStyle w:val="CommentReference"/>
          <w:rFonts w:asciiTheme="minorHAnsi" w:hAnsiTheme="minorHAnsi" w:cstheme="minorBidi"/>
          <w:lang w:val="en-GB"/>
        </w:rPr>
        <w:commentReference w:id="150"/>
      </w:r>
      <w:r>
        <w:t xml:space="preserve"> x shows the suitable habitat of </w:t>
      </w:r>
      <w:r>
        <w:rPr>
          <w:i/>
        </w:rPr>
        <w:t xml:space="preserve">Dendrobium thyrsiflorum </w:t>
      </w:r>
      <w:r>
        <w:t>with all factors included.</w:t>
      </w:r>
    </w:p>
    <w:p w14:paraId="672AEED0" w14:textId="77777777" w:rsidR="00F30FC6" w:rsidRDefault="007A2EB9" w:rsidP="00F30FC6">
      <w:pPr>
        <w:keepNext/>
      </w:pPr>
      <w:r>
        <w:rPr>
          <w:noProof/>
          <w:lang w:val="en-GB" w:eastAsia="en-GB"/>
        </w:rPr>
        <w:drawing>
          <wp:inline distT="0" distB="0" distL="0" distR="0" wp14:anchorId="6B14FCB0" wp14:editId="4AD8AC79">
            <wp:extent cx="5731510" cy="4364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2EA56DEC" w14:textId="25796BA8" w:rsidR="00527291" w:rsidRDefault="00F30FC6" w:rsidP="00F30FC6">
      <w:pPr>
        <w:pStyle w:val="Caption"/>
      </w:pPr>
      <w:r>
        <w:t xml:space="preserve">Figure </w:t>
      </w:r>
      <w:fldSimple w:instr=" SEQ Figure \* ARABIC ">
        <w:r w:rsidR="00EA58A1">
          <w:rPr>
            <w:noProof/>
          </w:rPr>
          <w:t>12</w:t>
        </w:r>
      </w:fldSimple>
      <w:r>
        <w:t xml:space="preserve">. Habitat suitability map of </w:t>
      </w:r>
      <w:r w:rsidRPr="00F30FC6">
        <w:rPr>
          <w:i/>
        </w:rPr>
        <w:t>Dendrobium thyrsiflorum</w:t>
      </w:r>
      <w:r>
        <w:t xml:space="preserve"> in model 37A</w:t>
      </w:r>
      <w:r>
        <w:rPr>
          <w:noProof/>
        </w:rPr>
        <w:t>. High suitability is indicated by a value close to 1 and low suitability is indicated by a value closer to 0.</w:t>
      </w:r>
    </w:p>
    <w:p w14:paraId="4E78E4C1" w14:textId="77777777" w:rsidR="00527291" w:rsidRDefault="00527291" w:rsidP="00527291"/>
    <w:p w14:paraId="3EBECF8D" w14:textId="09B1AA41" w:rsidR="00BE4CDF" w:rsidRDefault="00BE4CDF" w:rsidP="00BE4CDF">
      <w:pPr>
        <w:pStyle w:val="Heading3"/>
        <w:rPr>
          <w:i/>
        </w:rPr>
      </w:pPr>
      <w:bookmarkStart w:id="151" w:name="_Toc449304660"/>
      <w:r>
        <w:rPr>
          <w:i/>
        </w:rPr>
        <w:t xml:space="preserve">Dendrobium thyrsiflorum – </w:t>
      </w:r>
      <w:r w:rsidRPr="00BE4CDF">
        <w:t>natural factors only</w:t>
      </w:r>
      <w:bookmarkEnd w:id="151"/>
    </w:p>
    <w:p w14:paraId="771DE626" w14:textId="188FA446" w:rsidR="00F30FC6" w:rsidRPr="00F30FC6" w:rsidRDefault="00F30FC6" w:rsidP="00F30FC6">
      <w:commentRangeStart w:id="152"/>
      <w:r>
        <w:t>Fig</w:t>
      </w:r>
      <w:commentRangeEnd w:id="152"/>
      <w:r>
        <w:rPr>
          <w:rStyle w:val="CommentReference"/>
          <w:rFonts w:asciiTheme="minorHAnsi" w:hAnsiTheme="minorHAnsi" w:cstheme="minorBidi"/>
          <w:lang w:val="en-GB"/>
        </w:rPr>
        <w:commentReference w:id="152"/>
      </w:r>
      <w:r>
        <w:t xml:space="preserve"> x shows the suitable habitat of </w:t>
      </w:r>
      <w:r>
        <w:rPr>
          <w:i/>
        </w:rPr>
        <w:t xml:space="preserve">Dendrobium thyrsiflorum </w:t>
      </w:r>
      <w:r>
        <w:t>with only natural factors included.</w:t>
      </w:r>
    </w:p>
    <w:p w14:paraId="468C269A" w14:textId="77777777" w:rsidR="00BE4CDF" w:rsidRDefault="00BE4CDF" w:rsidP="00BE4CDF"/>
    <w:p w14:paraId="0B2CF621" w14:textId="77777777" w:rsidR="00F30FC6" w:rsidRDefault="00BE4CDF" w:rsidP="00F30FC6">
      <w:pPr>
        <w:keepNext/>
      </w:pPr>
      <w:r>
        <w:rPr>
          <w:noProof/>
          <w:lang w:val="en-GB" w:eastAsia="en-GB"/>
        </w:rPr>
        <w:lastRenderedPageBreak/>
        <w:drawing>
          <wp:inline distT="0" distB="0" distL="0" distR="0" wp14:anchorId="5B9BFE93" wp14:editId="73F7068E">
            <wp:extent cx="5731510" cy="43649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70389A6F" w14:textId="5DA98A73" w:rsidR="00BE4CDF" w:rsidRDefault="00F30FC6" w:rsidP="00F30FC6">
      <w:pPr>
        <w:pStyle w:val="Caption"/>
      </w:pPr>
      <w:r>
        <w:t xml:space="preserve">Figure </w:t>
      </w:r>
      <w:fldSimple w:instr=" SEQ Figure \* ARABIC ">
        <w:r w:rsidR="00EA58A1">
          <w:rPr>
            <w:noProof/>
          </w:rPr>
          <w:t>13</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y is indicated by a value closer to 0.</w:t>
      </w:r>
    </w:p>
    <w:p w14:paraId="4939ABDF" w14:textId="358337BE" w:rsidR="00BE4CDF" w:rsidRDefault="00BE4CDF" w:rsidP="00BE4CDF">
      <w:pPr>
        <w:pStyle w:val="Heading3"/>
      </w:pPr>
      <w:bookmarkStart w:id="153" w:name="_Toc449304661"/>
      <w:r>
        <w:rPr>
          <w:i/>
        </w:rPr>
        <w:t xml:space="preserve">Luisia magniflora – </w:t>
      </w:r>
      <w:r w:rsidRPr="00BB0BE4">
        <w:t>all factors</w:t>
      </w:r>
      <w:bookmarkEnd w:id="153"/>
    </w:p>
    <w:p w14:paraId="161338E3" w14:textId="43701F70" w:rsidR="00F30FC6" w:rsidRPr="00F30FC6" w:rsidRDefault="00F30FC6" w:rsidP="00F30FC6">
      <w:commentRangeStart w:id="154"/>
      <w:r>
        <w:t>Fig</w:t>
      </w:r>
      <w:commentRangeEnd w:id="154"/>
      <w:r>
        <w:rPr>
          <w:rStyle w:val="CommentReference"/>
          <w:rFonts w:asciiTheme="minorHAnsi" w:hAnsiTheme="minorHAnsi" w:cstheme="minorBidi"/>
          <w:lang w:val="en-GB"/>
        </w:rPr>
        <w:commentReference w:id="154"/>
      </w:r>
      <w:r>
        <w:t xml:space="preserve"> x shows the suitable habitat of </w:t>
      </w:r>
      <w:r>
        <w:rPr>
          <w:i/>
        </w:rPr>
        <w:t xml:space="preserve">Luisia magniflora </w:t>
      </w:r>
      <w:r>
        <w:t>with all factors included.</w:t>
      </w:r>
    </w:p>
    <w:p w14:paraId="599DCECB" w14:textId="77777777" w:rsidR="00F30FC6" w:rsidRPr="00F30FC6" w:rsidRDefault="00F30FC6" w:rsidP="00F30FC6"/>
    <w:p w14:paraId="7A94E722" w14:textId="77777777" w:rsidR="00F30FC6" w:rsidRDefault="007A2EB9" w:rsidP="00F30FC6">
      <w:pPr>
        <w:keepNext/>
      </w:pPr>
      <w:r>
        <w:rPr>
          <w:noProof/>
          <w:lang w:val="en-GB" w:eastAsia="en-GB"/>
        </w:rPr>
        <w:lastRenderedPageBreak/>
        <w:drawing>
          <wp:inline distT="0" distB="0" distL="0" distR="0" wp14:anchorId="46C44C5E" wp14:editId="54067EA8">
            <wp:extent cx="5731510" cy="43649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1C2E9147" w14:textId="1CE972F1" w:rsidR="007A2EB9" w:rsidRPr="00527291" w:rsidRDefault="00F30FC6" w:rsidP="00F30FC6">
      <w:pPr>
        <w:pStyle w:val="Caption"/>
      </w:pPr>
      <w:r>
        <w:t xml:space="preserve">Figure </w:t>
      </w:r>
      <w:fldSimple w:instr=" SEQ Figure \* ARABIC ">
        <w:r w:rsidR="00EA58A1">
          <w:rPr>
            <w:noProof/>
          </w:rPr>
          <w:t>14</w:t>
        </w:r>
      </w:fldSimple>
      <w:r>
        <w:t xml:space="preserve">. </w:t>
      </w:r>
      <w:r w:rsidRPr="000E2E98">
        <w:t xml:space="preserve">Habitat suitability map of </w:t>
      </w:r>
      <w:r>
        <w:rPr>
          <w:i/>
        </w:rPr>
        <w:t>Luisia magniflora</w:t>
      </w:r>
      <w:r w:rsidRPr="000E2E98">
        <w:t xml:space="preserve"> in model 3</w:t>
      </w:r>
      <w:r>
        <w:t>5A</w:t>
      </w:r>
      <w:r w:rsidRPr="000E2E98">
        <w:t>. High suitability is indicated by a value close to 1 and low suitability is indicated by a value closer to 0.</w:t>
      </w:r>
    </w:p>
    <w:p w14:paraId="05FE3690" w14:textId="77777777" w:rsidR="00BE4CDF" w:rsidRDefault="00BE4CDF" w:rsidP="004218C1"/>
    <w:p w14:paraId="0D655BDC" w14:textId="77777777" w:rsidR="00BE4CDF" w:rsidRPr="00BE4CDF" w:rsidRDefault="00BE4CDF" w:rsidP="00BE4CDF">
      <w:pPr>
        <w:pStyle w:val="Heading3"/>
      </w:pPr>
      <w:bookmarkStart w:id="155" w:name="_Toc449304662"/>
      <w:r>
        <w:rPr>
          <w:i/>
        </w:rPr>
        <w:t xml:space="preserve">Luisia magniflora – </w:t>
      </w:r>
      <w:r w:rsidRPr="00BE4CDF">
        <w:t>natural factors only</w:t>
      </w:r>
      <w:bookmarkEnd w:id="155"/>
    </w:p>
    <w:p w14:paraId="05D68B27" w14:textId="4044131C" w:rsidR="00F30FC6" w:rsidRPr="00F30FC6" w:rsidRDefault="00F30FC6" w:rsidP="00F30FC6">
      <w:commentRangeStart w:id="156"/>
      <w:r>
        <w:t>Fig</w:t>
      </w:r>
      <w:commentRangeEnd w:id="156"/>
      <w:r>
        <w:rPr>
          <w:rStyle w:val="CommentReference"/>
          <w:rFonts w:asciiTheme="minorHAnsi" w:hAnsiTheme="minorHAnsi" w:cstheme="minorBidi"/>
          <w:lang w:val="en-GB"/>
        </w:rPr>
        <w:commentReference w:id="156"/>
      </w:r>
      <w:r>
        <w:t xml:space="preserve"> x shows the suitable habitat of </w:t>
      </w:r>
      <w:r>
        <w:rPr>
          <w:i/>
        </w:rPr>
        <w:t xml:space="preserve">Luisia magniflora </w:t>
      </w:r>
      <w:r>
        <w:t>with only natural factors included.</w:t>
      </w:r>
    </w:p>
    <w:p w14:paraId="7E90FB77" w14:textId="77777777" w:rsidR="00BE4CDF" w:rsidRDefault="00BE4CDF" w:rsidP="00BE4CDF"/>
    <w:p w14:paraId="5FB5A0F5" w14:textId="77777777" w:rsidR="00EA58A1" w:rsidRDefault="00BE4CDF" w:rsidP="00EA58A1">
      <w:pPr>
        <w:keepNext/>
      </w:pPr>
      <w:r>
        <w:rPr>
          <w:noProof/>
          <w:lang w:val="en-GB" w:eastAsia="en-GB"/>
        </w:rPr>
        <w:lastRenderedPageBreak/>
        <w:drawing>
          <wp:inline distT="0" distB="0" distL="0" distR="0" wp14:anchorId="1C5F7DC7" wp14:editId="4F64FC87">
            <wp:extent cx="5731510" cy="43649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55ECAE5F" w14:textId="1CEBBF88" w:rsidR="00EA58A1" w:rsidRDefault="00EA58A1" w:rsidP="00EA58A1">
      <w:pPr>
        <w:pStyle w:val="Caption"/>
      </w:pPr>
      <w:r>
        <w:t xml:space="preserve">Figure </w:t>
      </w:r>
      <w:fldSimple w:instr=" SEQ Figure \* ARABIC ">
        <w:r>
          <w:rPr>
            <w:noProof/>
          </w:rPr>
          <w:t>15</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y is indicated by a value closer to 0.</w:t>
      </w:r>
    </w:p>
    <w:p w14:paraId="0C705D9E" w14:textId="153CFCA9" w:rsidR="00C937C3" w:rsidRDefault="00C937C3" w:rsidP="00BB0BE4">
      <w:r>
        <w:br w:type="page"/>
      </w:r>
    </w:p>
    <w:p w14:paraId="4DC43E7B" w14:textId="77777777" w:rsidR="00C937C3" w:rsidRDefault="00C937C3" w:rsidP="004218C1">
      <w:pPr>
        <w:pStyle w:val="Heading1"/>
      </w:pPr>
      <w:bookmarkStart w:id="157" w:name="_Toc449304663"/>
      <w:r>
        <w:lastRenderedPageBreak/>
        <w:t>Discussion</w:t>
      </w:r>
      <w:bookmarkEnd w:id="157"/>
    </w:p>
    <w:p w14:paraId="6A335717" w14:textId="0DEBA7EB" w:rsidR="009F2DA1" w:rsidRDefault="00F40BB9" w:rsidP="004218C1">
      <w:r>
        <w:t xml:space="preserve">This study has </w:t>
      </w:r>
      <w:r w:rsidR="00085F0D">
        <w:t>created habitat suitability maps</w:t>
      </w:r>
      <w:r w:rsidR="00757513">
        <w:t>, with MAXEN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101375C9" w:rsidR="005B0C17" w:rsidRDefault="00757513" w:rsidP="004218C1">
      <w:r>
        <w:t xml:space="preserve">Although former studies have used MAXENT to determine the most influential factors in the distribution of animals and </w:t>
      </w:r>
      <w:commentRangeStart w:id="158"/>
      <w:r>
        <w:t>plants</w:t>
      </w:r>
      <w:commentRangeEnd w:id="158"/>
      <w:r>
        <w:rPr>
          <w:rStyle w:val="CommentReference"/>
          <w:rFonts w:asciiTheme="minorHAnsi" w:hAnsiTheme="minorHAnsi" w:cstheme="minorBidi"/>
          <w:lang w:val="en-GB"/>
        </w:rPr>
        <w:commentReference w:id="158"/>
      </w:r>
      <w:r>
        <w:t xml:space="preserve">, other studies have looked at the orchids of </w:t>
      </w:r>
      <w:commentRangeStart w:id="159"/>
      <w:r>
        <w:t>Xishuangbanna</w:t>
      </w:r>
      <w:commentRangeEnd w:id="159"/>
      <w:r w:rsidR="005B0C17">
        <w:rPr>
          <w:rStyle w:val="CommentReference"/>
          <w:rFonts w:asciiTheme="minorHAnsi" w:hAnsiTheme="minorHAnsi" w:cstheme="minorBidi"/>
          <w:lang w:val="en-GB"/>
        </w:rPr>
        <w:commentReference w:id="159"/>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I have not found studies in which habitat suitability models are used in Xishuangbanna. </w:t>
      </w:r>
      <w:r>
        <w:t xml:space="preserve">I have also found no studies using MAXENT to directly investigate the impact of humans on a </w:t>
      </w:r>
      <w:commentRangeStart w:id="160"/>
      <w:r>
        <w:t>species</w:t>
      </w:r>
      <w:commentRangeEnd w:id="160"/>
      <w:r>
        <w:rPr>
          <w:rStyle w:val="CommentReference"/>
          <w:rFonts w:asciiTheme="minorHAnsi" w:hAnsiTheme="minorHAnsi" w:cstheme="minorBidi"/>
          <w:lang w:val="en-GB"/>
        </w:rPr>
        <w:commentReference w:id="160"/>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377E1C4D" w14:textId="377DBB25" w:rsidR="005B0C17" w:rsidRPr="00991BF4" w:rsidRDefault="00991BF4" w:rsidP="004218C1">
      <w:pPr>
        <w:rPr>
          <w:b/>
        </w:rPr>
      </w:pPr>
      <w:r w:rsidRPr="00991BF4">
        <w:rPr>
          <w:b/>
        </w:rPr>
        <w:t>What has this contributed?</w:t>
      </w:r>
    </w:p>
    <w:p w14:paraId="26EB99F3" w14:textId="4AC33E77" w:rsidR="00991BF4" w:rsidRDefault="00991BF4" w:rsidP="004218C1">
      <w:r>
        <w:t xml:space="preserve">In the following sections I will discuss the environmental variables used in each model, the habitat suitability maps, </w:t>
      </w:r>
      <w:r w:rsidR="003B1311">
        <w:t>the assumptions of these models, and future improvements and steps.</w:t>
      </w:r>
    </w:p>
    <w:p w14:paraId="3F4043E8" w14:textId="67E02122" w:rsidR="003B1311" w:rsidRDefault="003B1311" w:rsidP="003B1311">
      <w:pPr>
        <w:pStyle w:val="Heading2"/>
      </w:pPr>
      <w:r>
        <w:t>Predictability of the models</w:t>
      </w:r>
    </w:p>
    <w:p w14:paraId="64067C6C" w14:textId="4F2E8595" w:rsidR="003B1311" w:rsidRDefault="003B1311" w:rsidP="003B1311">
      <w:pPr>
        <w:pStyle w:val="Heading2"/>
      </w:pPr>
      <w:r>
        <w:t>Orchid distributions</w:t>
      </w:r>
    </w:p>
    <w:p w14:paraId="35C79A9E" w14:textId="77777777" w:rsidR="003B1311" w:rsidRDefault="003B1311" w:rsidP="003B1311"/>
    <w:p w14:paraId="6B1FF29E" w14:textId="20A9E1B2" w:rsidR="003B1311" w:rsidRDefault="003B1311" w:rsidP="003B1311">
      <w:pPr>
        <w:pStyle w:val="Heading2"/>
      </w:pPr>
      <w:r>
        <w:t>Environmental variables</w:t>
      </w:r>
    </w:p>
    <w:p w14:paraId="78459674" w14:textId="77777777" w:rsidR="003B1311" w:rsidRDefault="003B1311" w:rsidP="003B1311"/>
    <w:p w14:paraId="267323AB" w14:textId="771DDB8F" w:rsidR="003B1311" w:rsidRDefault="003B1311" w:rsidP="003B1311">
      <w:pPr>
        <w:pStyle w:val="Heading2"/>
      </w:pPr>
      <w:r>
        <w:t>Assumptions</w:t>
      </w:r>
    </w:p>
    <w:p w14:paraId="2A2C0DE5" w14:textId="77777777" w:rsidR="003B1311" w:rsidRPr="003B1311" w:rsidRDefault="003B1311" w:rsidP="003B1311"/>
    <w:p w14:paraId="30441F64" w14:textId="7A49A564" w:rsidR="003B1311" w:rsidRDefault="003B1311" w:rsidP="003B1311">
      <w:pPr>
        <w:pStyle w:val="Heading2"/>
      </w:pPr>
      <w:r>
        <w:t>This is a snapshot</w:t>
      </w:r>
    </w:p>
    <w:p w14:paraId="00453688" w14:textId="77777777" w:rsidR="003B1311" w:rsidRDefault="003B1311" w:rsidP="003B1311"/>
    <w:p w14:paraId="765AF10D" w14:textId="0A89C197" w:rsidR="003B1311" w:rsidRDefault="003B1311" w:rsidP="003B1311">
      <w:pPr>
        <w:pStyle w:val="Heading2"/>
      </w:pPr>
      <w:r>
        <w:t>Future improvements and work</w:t>
      </w:r>
    </w:p>
    <w:p w14:paraId="4F7D0731" w14:textId="77777777" w:rsidR="003B1311" w:rsidRDefault="003B1311" w:rsidP="003B1311"/>
    <w:p w14:paraId="61D468B6" w14:textId="2B16B830" w:rsidR="003B1311" w:rsidRDefault="003B1311" w:rsidP="003B1311">
      <w:pPr>
        <w:pStyle w:val="Heading2"/>
      </w:pPr>
      <w:r>
        <w:t>Why does this matter?</w:t>
      </w:r>
    </w:p>
    <w:p w14:paraId="2CC20A6D" w14:textId="77777777" w:rsidR="003B1311" w:rsidRDefault="003B1311" w:rsidP="003B1311"/>
    <w:p w14:paraId="74178821" w14:textId="1417CC06" w:rsidR="003B1311" w:rsidRDefault="003B1311" w:rsidP="003B1311">
      <w:pPr>
        <w:pStyle w:val="Heading2"/>
      </w:pPr>
      <w:r>
        <w:t>What does this teach us?</w:t>
      </w:r>
    </w:p>
    <w:p w14:paraId="6FFAC098" w14:textId="77777777" w:rsidR="003B1311" w:rsidRPr="003B1311" w:rsidRDefault="003B1311" w:rsidP="003B1311">
      <w:bookmarkStart w:id="161" w:name="_GoBack"/>
      <w:bookmarkEnd w:id="161"/>
    </w:p>
    <w:p w14:paraId="1C6416C1" w14:textId="77777777" w:rsidR="003B1311" w:rsidRPr="003B1311" w:rsidRDefault="003B1311" w:rsidP="003B1311"/>
    <w:p w14:paraId="4B878DAE" w14:textId="77777777" w:rsidR="00C937C3" w:rsidRDefault="00C937C3" w:rsidP="004218C1">
      <w:r>
        <w:br w:type="page"/>
      </w:r>
    </w:p>
    <w:p w14:paraId="2A5334BD" w14:textId="77777777" w:rsidR="00C937C3" w:rsidRDefault="00C937C3" w:rsidP="004218C1">
      <w:pPr>
        <w:pStyle w:val="Heading1"/>
      </w:pPr>
      <w:bookmarkStart w:id="162" w:name="_Toc449304664"/>
      <w:r>
        <w:lastRenderedPageBreak/>
        <w:t>Conclusions</w:t>
      </w:r>
      <w:bookmarkEnd w:id="162"/>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163" w:name="_Toc449304665"/>
      <w:r>
        <w:lastRenderedPageBreak/>
        <w:t>References</w:t>
      </w:r>
      <w:bookmarkEnd w:id="163"/>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164" w:name="_Toc449304666"/>
      <w:r>
        <w:lastRenderedPageBreak/>
        <w:t>Appendices</w:t>
      </w:r>
      <w:bookmarkEnd w:id="164"/>
    </w:p>
    <w:p w14:paraId="0F00B467" w14:textId="1446AF2C" w:rsidR="00C937C3" w:rsidRPr="00C937C3" w:rsidRDefault="00C937C3" w:rsidP="004218C1"/>
    <w:sectPr w:rsidR="00C937C3" w:rsidRPr="00C937C3" w:rsidSect="00C937C3">
      <w:footerReference w:type="default" r:id="rId35"/>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991BF4" w:rsidRDefault="00991BF4">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991BF4" w:rsidRDefault="00991BF4" w:rsidP="004218C1">
      <w:pPr>
        <w:pStyle w:val="CommentText"/>
      </w:pPr>
      <w:r>
        <w:rPr>
          <w:rStyle w:val="CommentReference"/>
        </w:rPr>
        <w:annotationRef/>
      </w:r>
      <w:r>
        <w:t>What is the point of this word?</w:t>
      </w:r>
    </w:p>
  </w:comment>
  <w:comment w:id="10" w:author="Samuel Herniman" w:date="2016-04-05T18:29:00Z" w:initials="SH">
    <w:p w14:paraId="573D6888" w14:textId="4AEDE780" w:rsidR="00991BF4" w:rsidRDefault="00991BF4" w:rsidP="004218C1">
      <w:pPr>
        <w:pStyle w:val="CommentText"/>
      </w:pPr>
      <w:r>
        <w:rPr>
          <w:rStyle w:val="CommentReference"/>
        </w:rPr>
        <w:annotationRef/>
      </w:r>
      <w:r>
        <w:t>See Goh for info on orchid morphology if you need it.</w:t>
      </w:r>
    </w:p>
  </w:comment>
  <w:comment w:id="12" w:author="Samuel Herniman" w:date="2016-04-08T18:34:00Z" w:initials="SH">
    <w:p w14:paraId="6A46CB9E" w14:textId="70DDBBA8" w:rsidR="00991BF4" w:rsidRDefault="00991BF4" w:rsidP="004218C1">
      <w:pPr>
        <w:pStyle w:val="CommentText"/>
      </w:pPr>
      <w:r>
        <w:rPr>
          <w:rStyle w:val="CommentReference"/>
        </w:rPr>
        <w:annotationRef/>
      </w:r>
      <w:proofErr w:type="spellStart"/>
      <w:r>
        <w:t>Habbit</w:t>
      </w:r>
      <w:proofErr w:type="spellEnd"/>
      <w:r>
        <w:t>?</w:t>
      </w:r>
    </w:p>
  </w:comment>
  <w:comment w:id="13" w:author="Samuel Herniman" w:date="2016-04-22T14:41:00Z" w:initials="SH">
    <w:p w14:paraId="6111F717" w14:textId="334F70E3" w:rsidR="00991BF4" w:rsidRDefault="00991BF4">
      <w:pPr>
        <w:pStyle w:val="CommentText"/>
      </w:pPr>
      <w:r>
        <w:rPr>
          <w:rStyle w:val="CommentReference"/>
        </w:rPr>
        <w:annotationRef/>
      </w:r>
      <w:r>
        <w:t>Talk about high specificity. Liu 2015</w:t>
      </w:r>
    </w:p>
  </w:comment>
  <w:comment w:id="16" w:author="Samuel Herniman" w:date="2016-04-09T15:24:00Z" w:initials="SH">
    <w:p w14:paraId="6833C884" w14:textId="14FEB719" w:rsidR="00991BF4" w:rsidRDefault="00991BF4" w:rsidP="004218C1">
      <w:pPr>
        <w:pStyle w:val="CommentText"/>
      </w:pPr>
      <w:r>
        <w:rPr>
          <w:rStyle w:val="CommentReference"/>
        </w:rPr>
        <w:annotationRef/>
      </w:r>
      <w:r>
        <w:t>I have no idea if this makes sense.</w:t>
      </w:r>
    </w:p>
  </w:comment>
  <w:comment w:id="19" w:author="Samuel Herniman" w:date="2016-04-05T18:34:00Z" w:initials="SH">
    <w:p w14:paraId="154C67D9" w14:textId="7B42D0BE" w:rsidR="00991BF4" w:rsidRDefault="00991BF4" w:rsidP="004218C1">
      <w:pPr>
        <w:pStyle w:val="CommentText"/>
      </w:pPr>
      <w:r>
        <w:rPr>
          <w:rStyle w:val="CommentReference"/>
        </w:rPr>
        <w:annotationRef/>
      </w:r>
      <w:r>
        <w:t>This section may not be needed</w:t>
      </w:r>
    </w:p>
  </w:comment>
  <w:comment w:id="22" w:author="Samuel Herniman" w:date="2016-04-09T15:36:00Z" w:initials="SH">
    <w:p w14:paraId="3BF33F0B" w14:textId="3F96943B" w:rsidR="00991BF4" w:rsidRDefault="00991BF4" w:rsidP="004218C1">
      <w:pPr>
        <w:pStyle w:val="CommentText"/>
      </w:pPr>
      <w:r>
        <w:rPr>
          <w:rStyle w:val="CommentReference"/>
        </w:rPr>
        <w:annotationRef/>
      </w:r>
      <w:r>
        <w:t>I need to finish this off.</w:t>
      </w:r>
    </w:p>
  </w:comment>
  <w:comment w:id="30" w:author="Samuel Herniman" w:date="2016-04-22T15:12:00Z" w:initials="SH">
    <w:p w14:paraId="7825D6C3" w14:textId="68EA5997" w:rsidR="00991BF4" w:rsidRDefault="00991BF4">
      <w:pPr>
        <w:pStyle w:val="CommentText"/>
      </w:pPr>
      <w:r>
        <w:rPr>
          <w:rStyle w:val="CommentReference"/>
        </w:rPr>
        <w:annotationRef/>
      </w:r>
      <w:r>
        <w:t>Antibiotics?</w:t>
      </w:r>
    </w:p>
  </w:comment>
  <w:comment w:id="33" w:author="Samuel Herniman" w:date="2016-04-09T16:17:00Z" w:initials="SH">
    <w:p w14:paraId="3ADC8546" w14:textId="3CBB1B68" w:rsidR="00991BF4" w:rsidRDefault="00991BF4"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6" w:author="Samuel Herniman" w:date="2016-04-22T15:23:00Z" w:initials="SH">
    <w:p w14:paraId="53107296" w14:textId="2077892C" w:rsidR="00991BF4" w:rsidRDefault="00991BF4">
      <w:pPr>
        <w:pStyle w:val="CommentText"/>
      </w:pPr>
      <w:r>
        <w:rPr>
          <w:rStyle w:val="CommentReference"/>
        </w:rPr>
        <w:annotationRef/>
      </w:r>
      <w:proofErr w:type="gramStart"/>
      <w:r>
        <w:t>cite</w:t>
      </w:r>
      <w:proofErr w:type="gramEnd"/>
    </w:p>
  </w:comment>
  <w:comment w:id="37" w:author="Samuel Herniman" w:date="2016-04-22T15:23:00Z" w:initials="SH">
    <w:p w14:paraId="24D624FE" w14:textId="6975ED90" w:rsidR="00991BF4" w:rsidRDefault="00991BF4">
      <w:pPr>
        <w:pStyle w:val="CommentText"/>
      </w:pPr>
      <w:r>
        <w:rPr>
          <w:rStyle w:val="CommentReference"/>
        </w:rPr>
        <w:annotationRef/>
      </w:r>
      <w:proofErr w:type="gramStart"/>
      <w:r>
        <w:t>cite</w:t>
      </w:r>
      <w:proofErr w:type="gramEnd"/>
    </w:p>
  </w:comment>
  <w:comment w:id="39" w:author="Samuel Herniman" w:date="2016-04-09T16:01:00Z" w:initials="SH">
    <w:p w14:paraId="3B9E0F87" w14:textId="695D7FEA" w:rsidR="00991BF4" w:rsidRDefault="00991BF4" w:rsidP="004218C1">
      <w:pPr>
        <w:pStyle w:val="CommentText"/>
      </w:pPr>
      <w:r>
        <w:rPr>
          <w:rStyle w:val="CommentReference"/>
        </w:rPr>
        <w:annotationRef/>
      </w:r>
      <w:r>
        <w:t>Fungi?</w:t>
      </w:r>
    </w:p>
  </w:comment>
  <w:comment w:id="40" w:author="Samuel Herniman" w:date="2016-04-05T17:34:00Z" w:initials="SH">
    <w:p w14:paraId="14A71FE1" w14:textId="729C0A2A" w:rsidR="00991BF4" w:rsidRDefault="00991BF4" w:rsidP="004218C1">
      <w:pPr>
        <w:pStyle w:val="CommentText"/>
      </w:pPr>
      <w:r>
        <w:rPr>
          <w:rStyle w:val="CommentReference"/>
        </w:rPr>
        <w:annotationRef/>
      </w:r>
      <w:r>
        <w:t>Something by Gao</w:t>
      </w:r>
    </w:p>
  </w:comment>
  <w:comment w:id="42" w:author="Samuel Herniman" w:date="2016-04-09T19:08:00Z" w:initials="SH">
    <w:p w14:paraId="65472611" w14:textId="3AC35E2B" w:rsidR="00991BF4" w:rsidRDefault="00991BF4" w:rsidP="004218C1">
      <w:pPr>
        <w:pStyle w:val="CommentText"/>
      </w:pPr>
      <w:r>
        <w:rPr>
          <w:rStyle w:val="CommentReference"/>
        </w:rPr>
        <w:annotationRef/>
      </w:r>
      <w:r>
        <w:t>Interesting line in Liu et al 2014:</w:t>
      </w:r>
    </w:p>
    <w:p w14:paraId="42791910" w14:textId="2C821D04" w:rsidR="00991BF4" w:rsidRDefault="00991BF4" w:rsidP="004218C1">
      <w:pPr>
        <w:pStyle w:val="CommentText"/>
      </w:pPr>
      <w:r>
        <w:t>“While large-scale shade house cultivation generates income for the Reserve, this mode of cultivation does not contribute to species restoration directly”</w:t>
      </w:r>
      <w:r>
        <w:br/>
        <w:t>might be useful.</w:t>
      </w:r>
    </w:p>
  </w:comment>
  <w:comment w:id="47" w:author="Samuel Herniman" w:date="2016-04-14T17:48:00Z" w:initials="SH">
    <w:p w14:paraId="6A640317" w14:textId="4892FC6D" w:rsidR="00991BF4" w:rsidRDefault="00991BF4">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50" w:author="Samuel Herniman" w:date="2016-04-22T15:59:00Z" w:initials="SH">
    <w:p w14:paraId="41290532" w14:textId="163CB780" w:rsidR="00991BF4" w:rsidRDefault="00991BF4">
      <w:pPr>
        <w:pStyle w:val="CommentText"/>
      </w:pPr>
      <w:r>
        <w:rPr>
          <w:rStyle w:val="CommentReference"/>
        </w:rPr>
        <w:annotationRef/>
      </w:r>
      <w:r>
        <w:t>Analyses?</w:t>
      </w:r>
    </w:p>
  </w:comment>
  <w:comment w:id="52" w:author="Samuel Herniman" w:date="2016-04-22T15:59:00Z" w:initials="SH">
    <w:p w14:paraId="325853E9" w14:textId="31324792" w:rsidR="00991BF4" w:rsidRDefault="00991BF4">
      <w:pPr>
        <w:pStyle w:val="CommentText"/>
      </w:pPr>
      <w:r>
        <w:rPr>
          <w:rStyle w:val="CommentReference"/>
        </w:rPr>
        <w:annotationRef/>
      </w:r>
      <w:r>
        <w:t>Remove title?</w:t>
      </w:r>
    </w:p>
  </w:comment>
  <w:comment w:id="56" w:author="Samuel Herniman" w:date="2016-04-19T17:53:00Z" w:initials="SH">
    <w:p w14:paraId="7AA460A7" w14:textId="1EF8ABFA" w:rsidR="00991BF4" w:rsidRDefault="00991BF4">
      <w:pPr>
        <w:pStyle w:val="CommentText"/>
      </w:pPr>
      <w:r>
        <w:rPr>
          <w:rStyle w:val="CommentReference"/>
        </w:rPr>
        <w:annotationRef/>
      </w:r>
      <w:r>
        <w:t>Insert map of China and XSBN</w:t>
      </w:r>
    </w:p>
  </w:comment>
  <w:comment w:id="57" w:author="Samuel Herniman" w:date="2016-04-19T17:33:00Z" w:initials="SH">
    <w:p w14:paraId="3FF2FA97" w14:textId="77777777" w:rsidR="00991BF4" w:rsidRDefault="00991BF4" w:rsidP="00083995">
      <w:pPr>
        <w:pStyle w:val="CommentText"/>
      </w:pPr>
      <w:r>
        <w:rPr>
          <w:rStyle w:val="CommentReference"/>
        </w:rPr>
        <w:annotationRef/>
      </w:r>
      <w:r>
        <w:t>Not sure how to incorporate Yunnan into it. Maybe split first sentence and fit it in</w:t>
      </w:r>
    </w:p>
  </w:comment>
  <w:comment w:id="58" w:author="Samuel Herniman" w:date="2016-04-22T16:04:00Z" w:initials="SH">
    <w:p w14:paraId="08CFDB68" w14:textId="34679878" w:rsidR="00991BF4" w:rsidRDefault="00991BF4">
      <w:pPr>
        <w:pStyle w:val="CommentText"/>
      </w:pPr>
      <w:r>
        <w:rPr>
          <w:rStyle w:val="CommentReference"/>
        </w:rPr>
        <w:annotationRef/>
      </w:r>
      <w:r>
        <w:t>Where is the rest of the sentence?</w:t>
      </w:r>
    </w:p>
  </w:comment>
  <w:comment w:id="59" w:author="Samuel Herniman" w:date="2016-04-22T16:05:00Z" w:initials="SH">
    <w:p w14:paraId="0EA8CD97" w14:textId="51E56129" w:rsidR="00991BF4" w:rsidRDefault="00991BF4">
      <w:pPr>
        <w:pStyle w:val="CommentText"/>
      </w:pPr>
      <w:r>
        <w:rPr>
          <w:rStyle w:val="CommentReference"/>
        </w:rPr>
        <w:annotationRef/>
      </w:r>
      <w:r>
        <w:t>Make sure</w:t>
      </w:r>
    </w:p>
  </w:comment>
  <w:comment w:id="60" w:author="Samuel Herniman" w:date="2016-04-22T16:10:00Z" w:initials="SH">
    <w:p w14:paraId="7959595A" w14:textId="73C5BD4A" w:rsidR="00991BF4" w:rsidRDefault="00991BF4">
      <w:pPr>
        <w:pStyle w:val="CommentText"/>
      </w:pPr>
      <w:r>
        <w:rPr>
          <w:rStyle w:val="CommentReference"/>
        </w:rPr>
        <w:annotationRef/>
      </w:r>
    </w:p>
  </w:comment>
  <w:comment w:id="62" w:author="Samuel Herniman" w:date="2016-04-20T14:58:00Z" w:initials="SH">
    <w:p w14:paraId="584963BF" w14:textId="1284837C" w:rsidR="00991BF4" w:rsidRDefault="00991BF4">
      <w:pPr>
        <w:pStyle w:val="CommentText"/>
      </w:pPr>
      <w:r>
        <w:rPr>
          <w:rStyle w:val="CommentReference"/>
        </w:rPr>
        <w:annotationRef/>
      </w:r>
    </w:p>
  </w:comment>
  <w:comment w:id="64" w:author="Samuel Herniman" w:date="2016-04-21T17:44:00Z" w:initials="SH">
    <w:p w14:paraId="202704F0" w14:textId="13F53AFD" w:rsidR="00991BF4" w:rsidRDefault="00991BF4">
      <w:pPr>
        <w:pStyle w:val="CommentText"/>
      </w:pPr>
      <w:r>
        <w:rPr>
          <w:rStyle w:val="CommentReference"/>
        </w:rPr>
        <w:annotationRef/>
      </w:r>
    </w:p>
  </w:comment>
  <w:comment w:id="65" w:author="Samuel Herniman" w:date="2016-04-19T20:41:00Z" w:initials="SH">
    <w:p w14:paraId="33C6FD27" w14:textId="4692E5DC" w:rsidR="00991BF4" w:rsidRDefault="00991BF4">
      <w:pPr>
        <w:pStyle w:val="CommentText"/>
      </w:pPr>
      <w:r>
        <w:rPr>
          <w:rStyle w:val="CommentReference"/>
        </w:rPr>
        <w:annotationRef/>
      </w:r>
      <w:r>
        <w:t>Check this</w:t>
      </w:r>
    </w:p>
  </w:comment>
  <w:comment w:id="66" w:author="Samuel Herniman" w:date="2016-04-22T16:25:00Z" w:initials="SH">
    <w:p w14:paraId="56832CD9" w14:textId="015C7786" w:rsidR="00991BF4" w:rsidRDefault="00991BF4">
      <w:pPr>
        <w:pStyle w:val="CommentText"/>
      </w:pPr>
      <w:r>
        <w:rPr>
          <w:rStyle w:val="CommentReference"/>
        </w:rPr>
        <w:annotationRef/>
      </w:r>
    </w:p>
  </w:comment>
  <w:comment w:id="71" w:author="Samuel Herniman" w:date="2016-04-21T18:12:00Z" w:initials="SH">
    <w:p w14:paraId="6081C8E8" w14:textId="6E05467E" w:rsidR="00991BF4" w:rsidRDefault="00991BF4">
      <w:pPr>
        <w:pStyle w:val="CommentText"/>
      </w:pPr>
      <w:r>
        <w:rPr>
          <w:rStyle w:val="CommentReference"/>
        </w:rPr>
        <w:annotationRef/>
      </w:r>
    </w:p>
  </w:comment>
  <w:comment w:id="73" w:author="Samuel Herniman" w:date="2016-04-19T20:25:00Z" w:initials="SH">
    <w:p w14:paraId="739E9F62" w14:textId="756825A7" w:rsidR="00991BF4" w:rsidRDefault="00991BF4">
      <w:pPr>
        <w:pStyle w:val="CommentText"/>
      </w:pPr>
      <w:r>
        <w:rPr>
          <w:rStyle w:val="CommentReference"/>
        </w:rPr>
        <w:annotationRef/>
      </w:r>
      <w:r>
        <w:t>Or factors?</w:t>
      </w:r>
    </w:p>
  </w:comment>
  <w:comment w:id="76" w:author="Samuel Herniman" w:date="2016-04-20T19:45:00Z" w:initials="SH">
    <w:p w14:paraId="77ABDE8D" w14:textId="5F3DC3E5" w:rsidR="00991BF4" w:rsidRDefault="00991BF4">
      <w:pPr>
        <w:pStyle w:val="CommentText"/>
      </w:pPr>
      <w:r>
        <w:rPr>
          <w:rStyle w:val="CommentReference"/>
        </w:rPr>
        <w:annotationRef/>
      </w:r>
      <w:r>
        <w:t>Do I need to cite this software?</w:t>
      </w:r>
    </w:p>
  </w:comment>
  <w:comment w:id="77" w:author="Samuel Herniman" w:date="2016-04-24T21:05:00Z" w:initials="SH">
    <w:p w14:paraId="03DC42A5" w14:textId="33F55A28" w:rsidR="00991BF4" w:rsidRDefault="00991BF4">
      <w:pPr>
        <w:pStyle w:val="CommentText"/>
      </w:pPr>
      <w:r>
        <w:rPr>
          <w:rStyle w:val="CommentReference"/>
        </w:rPr>
        <w:annotationRef/>
      </w:r>
    </w:p>
  </w:comment>
  <w:comment w:id="78" w:author="Samuel Herniman" w:date="2016-04-20T14:54:00Z" w:initials="SH">
    <w:p w14:paraId="59BC7C14" w14:textId="2EF0E029" w:rsidR="00991BF4" w:rsidRDefault="00991BF4">
      <w:pPr>
        <w:pStyle w:val="CommentText"/>
      </w:pPr>
      <w:r>
        <w:rPr>
          <w:rStyle w:val="CommentReference"/>
        </w:rPr>
        <w:annotationRef/>
      </w:r>
    </w:p>
  </w:comment>
  <w:comment w:id="79" w:author="Samuel Herniman" w:date="2016-04-20T14:54:00Z" w:initials="SH">
    <w:p w14:paraId="69D45704" w14:textId="121B114B" w:rsidR="00991BF4" w:rsidRDefault="00991BF4">
      <w:pPr>
        <w:pStyle w:val="CommentText"/>
      </w:pPr>
      <w:r>
        <w:rPr>
          <w:rStyle w:val="CommentReference"/>
        </w:rPr>
        <w:annotationRef/>
      </w:r>
    </w:p>
  </w:comment>
  <w:comment w:id="80" w:author="Samuel Herniman" w:date="2016-04-20T20:40:00Z" w:initials="SH">
    <w:p w14:paraId="52E0F3B8" w14:textId="1AF2B170" w:rsidR="00991BF4" w:rsidRDefault="00991BF4">
      <w:pPr>
        <w:pStyle w:val="CommentText"/>
      </w:pPr>
      <w:r>
        <w:rPr>
          <w:rStyle w:val="CommentReference"/>
        </w:rPr>
        <w:annotationRef/>
      </w:r>
    </w:p>
  </w:comment>
  <w:comment w:id="81" w:author="Samuel Herniman" w:date="2016-04-20T20:40:00Z" w:initials="SH">
    <w:p w14:paraId="6B8DD620" w14:textId="3B5C6B8F" w:rsidR="00991BF4" w:rsidRDefault="00991BF4">
      <w:pPr>
        <w:pStyle w:val="CommentText"/>
      </w:pPr>
      <w:r>
        <w:rPr>
          <w:rStyle w:val="CommentReference"/>
        </w:rPr>
        <w:annotationRef/>
      </w:r>
    </w:p>
  </w:comment>
  <w:comment w:id="84" w:author="Samuel Herniman" w:date="2016-04-20T20:39:00Z" w:initials="SH">
    <w:p w14:paraId="4C37CED3" w14:textId="14065B15" w:rsidR="00991BF4" w:rsidRDefault="00991BF4">
      <w:pPr>
        <w:pStyle w:val="CommentText"/>
      </w:pPr>
      <w:r>
        <w:rPr>
          <w:rStyle w:val="CommentReference"/>
        </w:rPr>
        <w:annotationRef/>
      </w:r>
    </w:p>
  </w:comment>
  <w:comment w:id="86" w:author="Samuel Herniman" w:date="2016-04-24T21:07:00Z" w:initials="SH">
    <w:p w14:paraId="4AA51ECB" w14:textId="5D8290BD" w:rsidR="00991BF4" w:rsidRDefault="00991BF4">
      <w:pPr>
        <w:pStyle w:val="CommentText"/>
      </w:pPr>
      <w:r>
        <w:rPr>
          <w:rStyle w:val="CommentReference"/>
        </w:rPr>
        <w:annotationRef/>
      </w:r>
      <w:r>
        <w:t xml:space="preserve">Or should it be </w:t>
      </w:r>
      <w:proofErr w:type="spellStart"/>
      <w:r>
        <w:t>eg</w:t>
      </w:r>
      <w:proofErr w:type="spellEnd"/>
      <w:r>
        <w:t>?</w:t>
      </w:r>
    </w:p>
  </w:comment>
  <w:comment w:id="87" w:author="Samuel Herniman" w:date="2016-04-20T20:49:00Z" w:initials="SH">
    <w:p w14:paraId="644D8FE7" w14:textId="2B67C305" w:rsidR="00991BF4" w:rsidRDefault="00991BF4">
      <w:pPr>
        <w:pStyle w:val="CommentText"/>
      </w:pPr>
      <w:r>
        <w:rPr>
          <w:rStyle w:val="CommentReference"/>
        </w:rPr>
        <w:annotationRef/>
      </w:r>
      <w:r w:rsidRPr="0096354D">
        <w:t>http://resources.arcgis.com/en/help/main/10.1/index.html#//009z000000z5000000</w:t>
      </w:r>
    </w:p>
  </w:comment>
  <w:comment w:id="90" w:author="Samuel Herniman" w:date="2016-04-21T16:17:00Z" w:initials="SH">
    <w:p w14:paraId="611FDEE5" w14:textId="1EB6EE1B" w:rsidR="00991BF4" w:rsidRDefault="00991BF4">
      <w:pPr>
        <w:pStyle w:val="CommentText"/>
      </w:pPr>
      <w:r>
        <w:rPr>
          <w:rStyle w:val="CommentReference"/>
        </w:rPr>
        <w:annotationRef/>
      </w:r>
    </w:p>
  </w:comment>
  <w:comment w:id="91" w:author="Samuel Herniman" w:date="2016-04-21T16:39:00Z" w:initials="SH">
    <w:p w14:paraId="5922DDCB" w14:textId="152473B4" w:rsidR="00991BF4" w:rsidRDefault="00991BF4">
      <w:pPr>
        <w:pStyle w:val="CommentText"/>
      </w:pPr>
      <w:r>
        <w:rPr>
          <w:rStyle w:val="CommentReference"/>
        </w:rPr>
        <w:annotationRef/>
      </w:r>
      <w:proofErr w:type="gramStart"/>
      <w:r>
        <w:t>or</w:t>
      </w:r>
      <w:proofErr w:type="gramEnd"/>
      <w:r>
        <w:t xml:space="preserve"> </w:t>
      </w:r>
      <w:proofErr w:type="spellStart"/>
      <w:r>
        <w:t>apendix</w:t>
      </w:r>
      <w:proofErr w:type="spellEnd"/>
    </w:p>
  </w:comment>
  <w:comment w:id="96" w:author="Samuel Herniman" w:date="2016-04-21T17:40:00Z" w:initials="SH">
    <w:p w14:paraId="4BF98DE1" w14:textId="7A20F281" w:rsidR="00991BF4" w:rsidRDefault="00991BF4">
      <w:pPr>
        <w:pStyle w:val="CommentText"/>
      </w:pPr>
      <w:r>
        <w:rPr>
          <w:rStyle w:val="CommentReference"/>
        </w:rPr>
        <w:annotationRef/>
      </w:r>
      <w:r>
        <w:t>I might not need this section</w:t>
      </w:r>
    </w:p>
  </w:comment>
  <w:comment w:id="98" w:author="Samuel Herniman" w:date="2016-04-21T18:19:00Z" w:initials="SH">
    <w:p w14:paraId="66E37C31" w14:textId="4020468E" w:rsidR="00991BF4" w:rsidRDefault="00991BF4">
      <w:pPr>
        <w:pStyle w:val="CommentText"/>
      </w:pPr>
      <w:r>
        <w:rPr>
          <w:rStyle w:val="CommentReference"/>
        </w:rPr>
        <w:annotationRef/>
      </w:r>
    </w:p>
  </w:comment>
  <w:comment w:id="100" w:author="Samuel Herniman" w:date="2016-04-21T17:38:00Z" w:initials="SH">
    <w:p w14:paraId="68E98AAF" w14:textId="77777777" w:rsidR="00991BF4" w:rsidRDefault="00991BF4" w:rsidP="009B6EB6">
      <w:pPr>
        <w:pStyle w:val="CommentText"/>
      </w:pPr>
      <w:r>
        <w:rPr>
          <w:rStyle w:val="CommentReference"/>
        </w:rPr>
        <w:annotationRef/>
      </w:r>
    </w:p>
  </w:comment>
  <w:comment w:id="101" w:author="Samuel Herniman" w:date="2016-04-21T20:06:00Z" w:initials="SH">
    <w:p w14:paraId="038A96C5" w14:textId="1D02C43D" w:rsidR="00991BF4" w:rsidRDefault="00991BF4">
      <w:pPr>
        <w:pStyle w:val="CommentText"/>
      </w:pPr>
      <w:r>
        <w:rPr>
          <w:rStyle w:val="CommentReference"/>
        </w:rPr>
        <w:annotationRef/>
      </w:r>
      <w:r>
        <w:t>Cite?</w:t>
      </w:r>
    </w:p>
  </w:comment>
  <w:comment w:id="102" w:author="Samuel Herniman" w:date="2016-04-21T20:06:00Z" w:initials="SH">
    <w:p w14:paraId="0E2F06FE" w14:textId="68881196" w:rsidR="00991BF4" w:rsidRDefault="00991BF4">
      <w:pPr>
        <w:pStyle w:val="CommentText"/>
      </w:pPr>
      <w:r>
        <w:rPr>
          <w:rStyle w:val="CommentReference"/>
        </w:rPr>
        <w:annotationRef/>
      </w:r>
      <w:r>
        <w:t>Cite?</w:t>
      </w:r>
    </w:p>
  </w:comment>
  <w:comment w:id="103" w:author="Samuel Herniman" w:date="2016-04-24T20:20:00Z" w:initials="SH">
    <w:p w14:paraId="75B73C03" w14:textId="118622BF" w:rsidR="00991BF4" w:rsidRDefault="00991BF4">
      <w:pPr>
        <w:pStyle w:val="CommentText"/>
      </w:pPr>
      <w:r>
        <w:rPr>
          <w:rStyle w:val="CommentReference"/>
        </w:rPr>
        <w:annotationRef/>
      </w:r>
    </w:p>
  </w:comment>
  <w:comment w:id="104" w:author="Samuel Herniman" w:date="2016-04-21T20:07:00Z" w:initials="SH">
    <w:p w14:paraId="600545CA" w14:textId="45533B50" w:rsidR="00991BF4" w:rsidRDefault="00991BF4">
      <w:pPr>
        <w:pStyle w:val="CommentText"/>
      </w:pPr>
      <w:r>
        <w:rPr>
          <w:rStyle w:val="CommentReference"/>
        </w:rPr>
        <w:annotationRef/>
      </w:r>
    </w:p>
  </w:comment>
  <w:comment w:id="107" w:author="Samuel Herniman" w:date="2016-04-21T21:01:00Z" w:initials="SH">
    <w:p w14:paraId="6209C3F6" w14:textId="08CCDA7B" w:rsidR="00991BF4" w:rsidRDefault="00991BF4">
      <w:pPr>
        <w:pStyle w:val="CommentText"/>
      </w:pPr>
      <w:r>
        <w:rPr>
          <w:rStyle w:val="CommentReference"/>
        </w:rPr>
        <w:annotationRef/>
      </w:r>
      <w:proofErr w:type="gramStart"/>
      <w:r>
        <w:t>rephrase</w:t>
      </w:r>
      <w:proofErr w:type="gramEnd"/>
    </w:p>
  </w:comment>
  <w:comment w:id="109" w:author="Samuel Herniman" w:date="2016-04-24T21:54:00Z" w:initials="SH">
    <w:p w14:paraId="510D294C" w14:textId="00F627B3" w:rsidR="00991BF4" w:rsidRDefault="00991BF4">
      <w:pPr>
        <w:pStyle w:val="CommentText"/>
      </w:pPr>
      <w:r>
        <w:rPr>
          <w:rStyle w:val="CommentReference"/>
        </w:rPr>
        <w:annotationRef/>
      </w:r>
    </w:p>
  </w:comment>
  <w:comment w:id="111" w:author="Samuel Herniman" w:date="2016-04-24T23:01:00Z" w:initials="SH">
    <w:p w14:paraId="72149EC1" w14:textId="1C1B540B" w:rsidR="00991BF4" w:rsidRDefault="00991BF4">
      <w:pPr>
        <w:pStyle w:val="CommentText"/>
      </w:pPr>
      <w:r>
        <w:rPr>
          <w:rStyle w:val="CommentReference"/>
        </w:rPr>
        <w:annotationRef/>
      </w:r>
    </w:p>
  </w:comment>
  <w:comment w:id="112" w:author="Samuel Herniman" w:date="2016-04-24T23:02:00Z" w:initials="SH">
    <w:p w14:paraId="5F73DC45" w14:textId="7AD63EB2" w:rsidR="00991BF4" w:rsidRDefault="00991BF4">
      <w:pPr>
        <w:pStyle w:val="CommentText"/>
      </w:pPr>
      <w:r>
        <w:rPr>
          <w:rStyle w:val="CommentReference"/>
        </w:rPr>
        <w:annotationRef/>
      </w:r>
    </w:p>
  </w:comment>
  <w:comment w:id="114" w:author="Samuel Herniman" w:date="2016-04-24T23:18:00Z" w:initials="SH">
    <w:p w14:paraId="0F9A2FBF" w14:textId="29267DB1" w:rsidR="00991BF4" w:rsidRDefault="00991BF4">
      <w:pPr>
        <w:pStyle w:val="CommentText"/>
      </w:pPr>
      <w:r>
        <w:rPr>
          <w:rStyle w:val="CommentReference"/>
        </w:rPr>
        <w:annotationRef/>
      </w:r>
    </w:p>
  </w:comment>
  <w:comment w:id="115" w:author="Samuel Herniman" w:date="2016-04-24T23:22:00Z" w:initials="SH">
    <w:p w14:paraId="28BE7D8E" w14:textId="1C122F05" w:rsidR="00991BF4" w:rsidRDefault="00991BF4">
      <w:pPr>
        <w:pStyle w:val="CommentText"/>
      </w:pPr>
      <w:r>
        <w:rPr>
          <w:rStyle w:val="CommentReference"/>
        </w:rPr>
        <w:annotationRef/>
      </w:r>
      <w:proofErr w:type="gramStart"/>
      <w:r>
        <w:t>rephrase</w:t>
      </w:r>
      <w:proofErr w:type="gramEnd"/>
      <w:r>
        <w:t>. Got from html file.</w:t>
      </w:r>
    </w:p>
  </w:comment>
  <w:comment w:id="116" w:author="Samuel Herniman" w:date="2016-04-24T23:22:00Z" w:initials="SH">
    <w:p w14:paraId="79371830" w14:textId="5BFFD0DD" w:rsidR="00991BF4" w:rsidRDefault="00991BF4">
      <w:pPr>
        <w:pStyle w:val="CommentText"/>
      </w:pPr>
      <w:r>
        <w:rPr>
          <w:rStyle w:val="CommentReference"/>
        </w:rPr>
        <w:annotationRef/>
      </w:r>
      <w:r>
        <w:t>Is it suggested or known?</w:t>
      </w:r>
    </w:p>
  </w:comment>
  <w:comment w:id="119" w:author="Samuel Herniman" w:date="2016-04-24T21:54:00Z" w:initials="SH">
    <w:p w14:paraId="7079EFB7" w14:textId="77777777" w:rsidR="00991BF4" w:rsidRDefault="00991BF4" w:rsidP="00EA53D6">
      <w:pPr>
        <w:pStyle w:val="CommentText"/>
      </w:pPr>
      <w:r>
        <w:rPr>
          <w:rStyle w:val="CommentReference"/>
        </w:rPr>
        <w:annotationRef/>
      </w:r>
    </w:p>
  </w:comment>
  <w:comment w:id="121" w:author="Samuel Herniman" w:date="2016-04-24T23:04:00Z" w:initials="SH">
    <w:p w14:paraId="52863882" w14:textId="0232A906" w:rsidR="00991BF4" w:rsidRDefault="00991BF4">
      <w:pPr>
        <w:pStyle w:val="CommentText"/>
      </w:pPr>
      <w:r>
        <w:rPr>
          <w:rStyle w:val="CommentReference"/>
        </w:rPr>
        <w:annotationRef/>
      </w:r>
    </w:p>
  </w:comment>
  <w:comment w:id="122" w:author="Samuel Herniman" w:date="2016-04-24T23:04:00Z" w:initials="SH">
    <w:p w14:paraId="6C8AFDD4" w14:textId="2B38A621" w:rsidR="00991BF4" w:rsidRDefault="00991BF4">
      <w:pPr>
        <w:pStyle w:val="CommentText"/>
      </w:pPr>
      <w:r>
        <w:rPr>
          <w:rStyle w:val="CommentReference"/>
        </w:rPr>
        <w:annotationRef/>
      </w:r>
    </w:p>
  </w:comment>
  <w:comment w:id="124" w:author="Samuel Herniman" w:date="2016-04-24T23:18:00Z" w:initials="SH">
    <w:p w14:paraId="04867FAF" w14:textId="77777777" w:rsidR="00991BF4" w:rsidRDefault="00991BF4" w:rsidP="00603068">
      <w:pPr>
        <w:pStyle w:val="CommentText"/>
      </w:pPr>
      <w:r>
        <w:rPr>
          <w:rStyle w:val="CommentReference"/>
        </w:rPr>
        <w:annotationRef/>
      </w:r>
    </w:p>
  </w:comment>
  <w:comment w:id="125" w:author="Samuel Herniman" w:date="2016-04-24T23:22:00Z" w:initials="SH">
    <w:p w14:paraId="36DD0722" w14:textId="77777777" w:rsidR="00991BF4" w:rsidRDefault="00991BF4" w:rsidP="00603068">
      <w:pPr>
        <w:pStyle w:val="CommentText"/>
      </w:pPr>
      <w:r>
        <w:rPr>
          <w:rStyle w:val="CommentReference"/>
        </w:rPr>
        <w:annotationRef/>
      </w:r>
      <w:proofErr w:type="gramStart"/>
      <w:r>
        <w:t>rephrase</w:t>
      </w:r>
      <w:proofErr w:type="gramEnd"/>
      <w:r>
        <w:t>. Got from html file.</w:t>
      </w:r>
    </w:p>
  </w:comment>
  <w:comment w:id="126" w:author="Samuel Herniman" w:date="2016-04-24T23:22:00Z" w:initials="SH">
    <w:p w14:paraId="586783C8" w14:textId="77777777" w:rsidR="00991BF4" w:rsidRDefault="00991BF4" w:rsidP="00603068">
      <w:pPr>
        <w:pStyle w:val="CommentText"/>
      </w:pPr>
      <w:r>
        <w:rPr>
          <w:rStyle w:val="CommentReference"/>
        </w:rPr>
        <w:annotationRef/>
      </w:r>
      <w:r>
        <w:t>Is it suggested or known?</w:t>
      </w:r>
    </w:p>
  </w:comment>
  <w:comment w:id="129" w:author="Samuel Herniman" w:date="2016-04-24T21:54:00Z" w:initials="SH">
    <w:p w14:paraId="0A9F8FEC" w14:textId="77777777" w:rsidR="00991BF4" w:rsidRDefault="00991BF4" w:rsidP="00EA53D6">
      <w:pPr>
        <w:pStyle w:val="CommentText"/>
      </w:pPr>
      <w:r>
        <w:rPr>
          <w:rStyle w:val="CommentReference"/>
        </w:rPr>
        <w:annotationRef/>
      </w:r>
    </w:p>
  </w:comment>
  <w:comment w:id="131" w:author="Samuel Herniman" w:date="2016-04-24T23:05:00Z" w:initials="SH">
    <w:p w14:paraId="1090094C" w14:textId="00C15D96" w:rsidR="00991BF4" w:rsidRDefault="00991BF4">
      <w:pPr>
        <w:pStyle w:val="CommentText"/>
      </w:pPr>
      <w:r>
        <w:rPr>
          <w:rStyle w:val="CommentReference"/>
        </w:rPr>
        <w:annotationRef/>
      </w:r>
    </w:p>
  </w:comment>
  <w:comment w:id="132" w:author="Samuel Herniman" w:date="2016-04-24T23:05:00Z" w:initials="SH">
    <w:p w14:paraId="64750B79" w14:textId="79461491" w:rsidR="00991BF4" w:rsidRDefault="00991BF4">
      <w:pPr>
        <w:pStyle w:val="CommentText"/>
      </w:pPr>
      <w:r>
        <w:rPr>
          <w:rStyle w:val="CommentReference"/>
        </w:rPr>
        <w:annotationRef/>
      </w:r>
    </w:p>
  </w:comment>
  <w:comment w:id="134" w:author="Samuel Herniman" w:date="2016-04-24T23:18:00Z" w:initials="SH">
    <w:p w14:paraId="7FCA385C" w14:textId="77777777" w:rsidR="00991BF4" w:rsidRDefault="00991BF4" w:rsidP="00376B45">
      <w:pPr>
        <w:pStyle w:val="CommentText"/>
      </w:pPr>
      <w:r>
        <w:rPr>
          <w:rStyle w:val="CommentReference"/>
        </w:rPr>
        <w:annotationRef/>
      </w:r>
    </w:p>
  </w:comment>
  <w:comment w:id="135" w:author="Samuel Herniman" w:date="2016-04-24T23:22:00Z" w:initials="SH">
    <w:p w14:paraId="0BE10C93" w14:textId="77777777" w:rsidR="00991BF4" w:rsidRDefault="00991BF4" w:rsidP="00376B45">
      <w:pPr>
        <w:pStyle w:val="CommentText"/>
      </w:pPr>
      <w:r>
        <w:rPr>
          <w:rStyle w:val="CommentReference"/>
        </w:rPr>
        <w:annotationRef/>
      </w:r>
      <w:proofErr w:type="gramStart"/>
      <w:r>
        <w:t>rephrase</w:t>
      </w:r>
      <w:proofErr w:type="gramEnd"/>
      <w:r>
        <w:t>. Got from html file.</w:t>
      </w:r>
    </w:p>
  </w:comment>
  <w:comment w:id="136" w:author="Samuel Herniman" w:date="2016-04-24T23:22:00Z" w:initials="SH">
    <w:p w14:paraId="53AC0D49" w14:textId="77777777" w:rsidR="00991BF4" w:rsidRDefault="00991BF4" w:rsidP="00376B45">
      <w:pPr>
        <w:pStyle w:val="CommentText"/>
      </w:pPr>
      <w:r>
        <w:rPr>
          <w:rStyle w:val="CommentReference"/>
        </w:rPr>
        <w:annotationRef/>
      </w:r>
      <w:r>
        <w:t>Is it suggested or known?</w:t>
      </w:r>
    </w:p>
  </w:comment>
  <w:comment w:id="139" w:author="Samuel Herniman" w:date="2016-04-24T21:54:00Z" w:initials="SH">
    <w:p w14:paraId="69CDE326" w14:textId="77777777" w:rsidR="00991BF4" w:rsidRDefault="00991BF4" w:rsidP="00EA53D6">
      <w:pPr>
        <w:pStyle w:val="CommentText"/>
      </w:pPr>
      <w:r>
        <w:rPr>
          <w:rStyle w:val="CommentReference"/>
        </w:rPr>
        <w:annotationRef/>
      </w:r>
    </w:p>
  </w:comment>
  <w:comment w:id="141" w:author="Samuel Herniman" w:date="2016-04-24T23:06:00Z" w:initials="SH">
    <w:p w14:paraId="4BB9841D" w14:textId="270E3A3B" w:rsidR="00991BF4" w:rsidRDefault="00991BF4">
      <w:pPr>
        <w:pStyle w:val="CommentText"/>
      </w:pPr>
      <w:r>
        <w:rPr>
          <w:rStyle w:val="CommentReference"/>
        </w:rPr>
        <w:annotationRef/>
      </w:r>
    </w:p>
  </w:comment>
  <w:comment w:id="142" w:author="Samuel Herniman" w:date="2016-04-24T23:06:00Z" w:initials="SH">
    <w:p w14:paraId="67DCC046" w14:textId="1AC92B47" w:rsidR="00991BF4" w:rsidRDefault="00991BF4">
      <w:pPr>
        <w:pStyle w:val="CommentText"/>
      </w:pPr>
      <w:r>
        <w:rPr>
          <w:rStyle w:val="CommentReference"/>
        </w:rPr>
        <w:annotationRef/>
      </w:r>
    </w:p>
  </w:comment>
  <w:comment w:id="144" w:author="Samuel Herniman" w:date="2016-04-24T23:18:00Z" w:initials="SH">
    <w:p w14:paraId="3E340B07" w14:textId="77777777" w:rsidR="00991BF4" w:rsidRDefault="00991BF4" w:rsidP="00376B45">
      <w:pPr>
        <w:pStyle w:val="CommentText"/>
      </w:pPr>
      <w:r>
        <w:rPr>
          <w:rStyle w:val="CommentReference"/>
        </w:rPr>
        <w:annotationRef/>
      </w:r>
    </w:p>
  </w:comment>
  <w:comment w:id="145" w:author="Samuel Herniman" w:date="2016-04-24T23:22:00Z" w:initials="SH">
    <w:p w14:paraId="6D97D738" w14:textId="77777777" w:rsidR="00991BF4" w:rsidRDefault="00991BF4" w:rsidP="00376B45">
      <w:pPr>
        <w:pStyle w:val="CommentText"/>
      </w:pPr>
      <w:r>
        <w:rPr>
          <w:rStyle w:val="CommentReference"/>
        </w:rPr>
        <w:annotationRef/>
      </w:r>
      <w:proofErr w:type="gramStart"/>
      <w:r>
        <w:t>rephrase</w:t>
      </w:r>
      <w:proofErr w:type="gramEnd"/>
      <w:r>
        <w:t>. Got from html file.</w:t>
      </w:r>
    </w:p>
  </w:comment>
  <w:comment w:id="146" w:author="Samuel Herniman" w:date="2016-04-24T23:22:00Z" w:initials="SH">
    <w:p w14:paraId="75286AB7" w14:textId="77777777" w:rsidR="00991BF4" w:rsidRDefault="00991BF4" w:rsidP="00376B45">
      <w:pPr>
        <w:pStyle w:val="CommentText"/>
      </w:pPr>
      <w:r>
        <w:rPr>
          <w:rStyle w:val="CommentReference"/>
        </w:rPr>
        <w:annotationRef/>
      </w:r>
      <w:r>
        <w:t>Is it suggested or known?</w:t>
      </w:r>
    </w:p>
  </w:comment>
  <w:comment w:id="150" w:author="Samuel Herniman" w:date="2016-04-25T14:11:00Z" w:initials="SH">
    <w:p w14:paraId="215F4092" w14:textId="5E3CED51" w:rsidR="00991BF4" w:rsidRDefault="00991BF4">
      <w:pPr>
        <w:pStyle w:val="CommentText"/>
      </w:pPr>
      <w:r>
        <w:rPr>
          <w:rStyle w:val="CommentReference"/>
        </w:rPr>
        <w:annotationRef/>
      </w:r>
    </w:p>
  </w:comment>
  <w:comment w:id="152" w:author="Samuel Herniman" w:date="2016-04-25T14:11:00Z" w:initials="SH">
    <w:p w14:paraId="51133DFC" w14:textId="77777777" w:rsidR="00991BF4" w:rsidRDefault="00991BF4" w:rsidP="00F30FC6">
      <w:pPr>
        <w:pStyle w:val="CommentText"/>
      </w:pPr>
      <w:r>
        <w:rPr>
          <w:rStyle w:val="CommentReference"/>
        </w:rPr>
        <w:annotationRef/>
      </w:r>
    </w:p>
  </w:comment>
  <w:comment w:id="154" w:author="Samuel Herniman" w:date="2016-04-25T14:11:00Z" w:initials="SH">
    <w:p w14:paraId="7A7A0898" w14:textId="77777777" w:rsidR="00991BF4" w:rsidRDefault="00991BF4" w:rsidP="00F30FC6">
      <w:pPr>
        <w:pStyle w:val="CommentText"/>
      </w:pPr>
      <w:r>
        <w:rPr>
          <w:rStyle w:val="CommentReference"/>
        </w:rPr>
        <w:annotationRef/>
      </w:r>
    </w:p>
  </w:comment>
  <w:comment w:id="156" w:author="Samuel Herniman" w:date="2016-04-25T14:11:00Z" w:initials="SH">
    <w:p w14:paraId="12A4FCB6" w14:textId="77777777" w:rsidR="00991BF4" w:rsidRDefault="00991BF4" w:rsidP="00F30FC6">
      <w:pPr>
        <w:pStyle w:val="CommentText"/>
      </w:pPr>
      <w:r>
        <w:rPr>
          <w:rStyle w:val="CommentReference"/>
        </w:rPr>
        <w:annotationRef/>
      </w:r>
    </w:p>
  </w:comment>
  <w:comment w:id="158" w:author="Samuel Herniman" w:date="2016-04-25T23:20:00Z" w:initials="SH">
    <w:p w14:paraId="31ABD538" w14:textId="5B3FF9A3" w:rsidR="00991BF4" w:rsidRDefault="00991BF4">
      <w:pPr>
        <w:pStyle w:val="CommentText"/>
      </w:pPr>
      <w:r>
        <w:rPr>
          <w:rStyle w:val="CommentReference"/>
        </w:rPr>
        <w:annotationRef/>
      </w:r>
      <w:proofErr w:type="gramStart"/>
      <w:r>
        <w:t>examples</w:t>
      </w:r>
      <w:proofErr w:type="gramEnd"/>
    </w:p>
  </w:comment>
  <w:comment w:id="159" w:author="Samuel Herniman" w:date="2016-04-25T23:23:00Z" w:initials="SH">
    <w:p w14:paraId="583A5D2A" w14:textId="0BCD7AEA" w:rsidR="00991BF4" w:rsidRDefault="00991BF4">
      <w:pPr>
        <w:pStyle w:val="CommentText"/>
      </w:pPr>
      <w:r>
        <w:rPr>
          <w:rStyle w:val="CommentReference"/>
        </w:rPr>
        <w:annotationRef/>
      </w:r>
      <w:proofErr w:type="gramStart"/>
      <w:r>
        <w:t>one</w:t>
      </w:r>
      <w:proofErr w:type="gramEnd"/>
      <w:r>
        <w:t xml:space="preserve"> more.</w:t>
      </w:r>
    </w:p>
  </w:comment>
  <w:comment w:id="160" w:author="Samuel Herniman" w:date="2016-04-25T23:22:00Z" w:initials="SH">
    <w:p w14:paraId="4037F6A9" w14:textId="69CB877C" w:rsidR="00991BF4" w:rsidRDefault="00991BF4">
      <w:pPr>
        <w:pStyle w:val="CommentText"/>
      </w:pPr>
      <w:r>
        <w:rPr>
          <w:rStyle w:val="CommentReference"/>
        </w:rPr>
        <w:annotationRef/>
      </w:r>
      <w:r>
        <w:t>Might want to che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111F717" w15:done="0"/>
  <w15:commentEx w15:paraId="6833C884" w15:done="0"/>
  <w15:commentEx w15:paraId="154C67D9" w15:done="0"/>
  <w15:commentEx w15:paraId="3BF33F0B" w15:done="0"/>
  <w15:commentEx w15:paraId="7825D6C3" w15:done="0"/>
  <w15:commentEx w15:paraId="3ADC8546" w15:done="0"/>
  <w15:commentEx w15:paraId="53107296" w15:done="0"/>
  <w15:commentEx w15:paraId="24D624FE" w15:done="0"/>
  <w15:commentEx w15:paraId="3B9E0F87" w15:done="0"/>
  <w15:commentEx w15:paraId="14A71FE1" w15:done="0"/>
  <w15:commentEx w15:paraId="42791910" w15:done="0"/>
  <w15:commentEx w15:paraId="6A640317" w15:done="0"/>
  <w15:commentEx w15:paraId="41290532" w15:done="0"/>
  <w15:commentEx w15:paraId="325853E9" w15:done="0"/>
  <w15:commentEx w15:paraId="7AA460A7" w15:done="0"/>
  <w15:commentEx w15:paraId="3FF2FA97" w15:done="0"/>
  <w15:commentEx w15:paraId="08CFDB68" w15:done="0"/>
  <w15:commentEx w15:paraId="0EA8CD97" w15:done="0"/>
  <w15:commentEx w15:paraId="7959595A" w15:done="0"/>
  <w15:commentEx w15:paraId="584963BF" w15:done="0"/>
  <w15:commentEx w15:paraId="202704F0" w15:done="0"/>
  <w15:commentEx w15:paraId="33C6FD27" w15:done="0"/>
  <w15:commentEx w15:paraId="56832CD9" w15:done="0"/>
  <w15:commentEx w15:paraId="6081C8E8" w15:done="0"/>
  <w15:commentEx w15:paraId="739E9F62" w15:done="0"/>
  <w15:commentEx w15:paraId="77ABDE8D" w15:done="0"/>
  <w15:commentEx w15:paraId="03DC42A5" w15:done="0"/>
  <w15:commentEx w15:paraId="59BC7C14" w15:done="0"/>
  <w15:commentEx w15:paraId="69D45704" w15:done="0"/>
  <w15:commentEx w15:paraId="52E0F3B8" w15:done="0"/>
  <w15:commentEx w15:paraId="6B8DD620" w15:done="0"/>
  <w15:commentEx w15:paraId="4C37CED3" w15:done="0"/>
  <w15:commentEx w15:paraId="4AA51ECB" w15:done="0"/>
  <w15:commentEx w15:paraId="644D8FE7" w15:done="0"/>
  <w15:commentEx w15:paraId="611FDEE5" w15:done="0"/>
  <w15:commentEx w15:paraId="5922DDCB" w15:done="0"/>
  <w15:commentEx w15:paraId="4BF98DE1" w15:done="0"/>
  <w15:commentEx w15:paraId="66E37C31" w15:done="0"/>
  <w15:commentEx w15:paraId="68E98AAF" w15:done="0"/>
  <w15:commentEx w15:paraId="038A96C5" w15:done="0"/>
  <w15:commentEx w15:paraId="0E2F06FE" w15:done="0"/>
  <w15:commentEx w15:paraId="75B73C03" w15:done="0"/>
  <w15:commentEx w15:paraId="600545CA" w15:done="0"/>
  <w15:commentEx w15:paraId="6209C3F6" w15:done="0"/>
  <w15:commentEx w15:paraId="510D294C" w15:done="0"/>
  <w15:commentEx w15:paraId="72149EC1" w15:done="0"/>
  <w15:commentEx w15:paraId="5F73DC45" w15:done="0"/>
  <w15:commentEx w15:paraId="0F9A2FBF" w15:done="0"/>
  <w15:commentEx w15:paraId="28BE7D8E" w15:done="0"/>
  <w15:commentEx w15:paraId="79371830" w15:done="0"/>
  <w15:commentEx w15:paraId="7079EFB7" w15:done="0"/>
  <w15:commentEx w15:paraId="52863882" w15:done="0"/>
  <w15:commentEx w15:paraId="6C8AFDD4" w15:done="0"/>
  <w15:commentEx w15:paraId="04867FAF" w15:done="0"/>
  <w15:commentEx w15:paraId="36DD0722" w15:done="0"/>
  <w15:commentEx w15:paraId="586783C8" w15:done="0"/>
  <w15:commentEx w15:paraId="0A9F8FEC" w15:done="0"/>
  <w15:commentEx w15:paraId="1090094C" w15:done="0"/>
  <w15:commentEx w15:paraId="64750B79" w15:done="0"/>
  <w15:commentEx w15:paraId="7FCA385C" w15:done="0"/>
  <w15:commentEx w15:paraId="0BE10C93" w15:done="0"/>
  <w15:commentEx w15:paraId="53AC0D49" w15:done="0"/>
  <w15:commentEx w15:paraId="69CDE326" w15:done="0"/>
  <w15:commentEx w15:paraId="4BB9841D" w15:done="0"/>
  <w15:commentEx w15:paraId="67DCC046" w15:done="0"/>
  <w15:commentEx w15:paraId="3E340B07" w15:done="0"/>
  <w15:commentEx w15:paraId="6D97D738" w15:done="0"/>
  <w15:commentEx w15:paraId="75286AB7" w15:done="0"/>
  <w15:commentEx w15:paraId="215F4092" w15:done="0"/>
  <w15:commentEx w15:paraId="51133DFC" w15:done="0"/>
  <w15:commentEx w15:paraId="7A7A0898" w15:done="0"/>
  <w15:commentEx w15:paraId="12A4FCB6" w15:done="0"/>
  <w15:commentEx w15:paraId="31ABD538" w15:done="0"/>
  <w15:commentEx w15:paraId="583A5D2A" w15:done="0"/>
  <w15:commentEx w15:paraId="4037F6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991BF4" w:rsidRDefault="00991BF4" w:rsidP="004218C1">
      <w:r>
        <w:separator/>
      </w:r>
    </w:p>
  </w:endnote>
  <w:endnote w:type="continuationSeparator" w:id="0">
    <w:p w14:paraId="709F86C7" w14:textId="77777777" w:rsidR="00991BF4" w:rsidRDefault="00991BF4"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991BF4" w:rsidRDefault="00991BF4" w:rsidP="004218C1">
    <w:pPr>
      <w:pStyle w:val="Footer"/>
    </w:pPr>
  </w:p>
  <w:p w14:paraId="7FAA5AE0" w14:textId="77777777" w:rsidR="00991BF4" w:rsidRDefault="00991BF4"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991BF4" w:rsidRDefault="00991BF4" w:rsidP="004218C1">
      <w:r>
        <w:separator/>
      </w:r>
    </w:p>
  </w:footnote>
  <w:footnote w:type="continuationSeparator" w:id="0">
    <w:p w14:paraId="52DEF5B6" w14:textId="77777777" w:rsidR="00991BF4" w:rsidRDefault="00991BF4"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60ED"/>
    <w:rsid w:val="0002738C"/>
    <w:rsid w:val="00034A02"/>
    <w:rsid w:val="000621EF"/>
    <w:rsid w:val="00063DFC"/>
    <w:rsid w:val="00082D54"/>
    <w:rsid w:val="00083995"/>
    <w:rsid w:val="00085F0D"/>
    <w:rsid w:val="000925B1"/>
    <w:rsid w:val="000A1162"/>
    <w:rsid w:val="000A78AE"/>
    <w:rsid w:val="000B7AB2"/>
    <w:rsid w:val="000C616C"/>
    <w:rsid w:val="000C76B0"/>
    <w:rsid w:val="000E51AE"/>
    <w:rsid w:val="00100A10"/>
    <w:rsid w:val="00111616"/>
    <w:rsid w:val="00114640"/>
    <w:rsid w:val="00120D20"/>
    <w:rsid w:val="00140A1A"/>
    <w:rsid w:val="0014315A"/>
    <w:rsid w:val="00147D6A"/>
    <w:rsid w:val="00161C00"/>
    <w:rsid w:val="00166B4C"/>
    <w:rsid w:val="00176641"/>
    <w:rsid w:val="001A4415"/>
    <w:rsid w:val="001C064C"/>
    <w:rsid w:val="001C3355"/>
    <w:rsid w:val="001C5FD8"/>
    <w:rsid w:val="001C7B7D"/>
    <w:rsid w:val="001D1DF8"/>
    <w:rsid w:val="001E2911"/>
    <w:rsid w:val="001F236A"/>
    <w:rsid w:val="002033FD"/>
    <w:rsid w:val="00246EA0"/>
    <w:rsid w:val="0026459D"/>
    <w:rsid w:val="00285EDC"/>
    <w:rsid w:val="00287668"/>
    <w:rsid w:val="00297E85"/>
    <w:rsid w:val="002B0EF6"/>
    <w:rsid w:val="002C10DB"/>
    <w:rsid w:val="002E7808"/>
    <w:rsid w:val="002F0D9F"/>
    <w:rsid w:val="002F697D"/>
    <w:rsid w:val="00302382"/>
    <w:rsid w:val="00306040"/>
    <w:rsid w:val="00317826"/>
    <w:rsid w:val="003370A9"/>
    <w:rsid w:val="00343F02"/>
    <w:rsid w:val="00345A89"/>
    <w:rsid w:val="003474EA"/>
    <w:rsid w:val="00353BB9"/>
    <w:rsid w:val="003614E2"/>
    <w:rsid w:val="003630F5"/>
    <w:rsid w:val="0036495E"/>
    <w:rsid w:val="0037480C"/>
    <w:rsid w:val="00376B45"/>
    <w:rsid w:val="0038516D"/>
    <w:rsid w:val="00386C4E"/>
    <w:rsid w:val="00395F3D"/>
    <w:rsid w:val="003A00D8"/>
    <w:rsid w:val="003B1311"/>
    <w:rsid w:val="003B47C6"/>
    <w:rsid w:val="003C329E"/>
    <w:rsid w:val="003C5E67"/>
    <w:rsid w:val="003F7065"/>
    <w:rsid w:val="00412462"/>
    <w:rsid w:val="00414B2B"/>
    <w:rsid w:val="004218C1"/>
    <w:rsid w:val="00424667"/>
    <w:rsid w:val="00451B9C"/>
    <w:rsid w:val="00465B4D"/>
    <w:rsid w:val="0047645A"/>
    <w:rsid w:val="0048176E"/>
    <w:rsid w:val="004B7FC7"/>
    <w:rsid w:val="004D641E"/>
    <w:rsid w:val="004E4186"/>
    <w:rsid w:val="004E6EB7"/>
    <w:rsid w:val="00503010"/>
    <w:rsid w:val="00527291"/>
    <w:rsid w:val="005326C6"/>
    <w:rsid w:val="0054219A"/>
    <w:rsid w:val="0056791B"/>
    <w:rsid w:val="0058761C"/>
    <w:rsid w:val="00587F12"/>
    <w:rsid w:val="005A4AC5"/>
    <w:rsid w:val="005A69A9"/>
    <w:rsid w:val="005B0C17"/>
    <w:rsid w:val="005B71B9"/>
    <w:rsid w:val="005C4EEC"/>
    <w:rsid w:val="005D06E5"/>
    <w:rsid w:val="005D54C1"/>
    <w:rsid w:val="00602EEA"/>
    <w:rsid w:val="00603068"/>
    <w:rsid w:val="00614D0E"/>
    <w:rsid w:val="00631946"/>
    <w:rsid w:val="00664C94"/>
    <w:rsid w:val="0068059D"/>
    <w:rsid w:val="006B1789"/>
    <w:rsid w:val="006B2083"/>
    <w:rsid w:val="006B47F0"/>
    <w:rsid w:val="006C5B75"/>
    <w:rsid w:val="006D3151"/>
    <w:rsid w:val="006D4B76"/>
    <w:rsid w:val="006D4FF6"/>
    <w:rsid w:val="006D75B5"/>
    <w:rsid w:val="006E5D64"/>
    <w:rsid w:val="006E5E46"/>
    <w:rsid w:val="006F2813"/>
    <w:rsid w:val="00710440"/>
    <w:rsid w:val="0071698B"/>
    <w:rsid w:val="00730620"/>
    <w:rsid w:val="00737A45"/>
    <w:rsid w:val="00743648"/>
    <w:rsid w:val="00757513"/>
    <w:rsid w:val="007578BF"/>
    <w:rsid w:val="00762957"/>
    <w:rsid w:val="00776AF0"/>
    <w:rsid w:val="007A2EB9"/>
    <w:rsid w:val="007A5E6F"/>
    <w:rsid w:val="007A6418"/>
    <w:rsid w:val="007B0679"/>
    <w:rsid w:val="007C33D0"/>
    <w:rsid w:val="007C6E30"/>
    <w:rsid w:val="007E1600"/>
    <w:rsid w:val="007E2EF4"/>
    <w:rsid w:val="007E4ADD"/>
    <w:rsid w:val="007E71F5"/>
    <w:rsid w:val="008006A3"/>
    <w:rsid w:val="00800794"/>
    <w:rsid w:val="00802CCA"/>
    <w:rsid w:val="00807514"/>
    <w:rsid w:val="00807C14"/>
    <w:rsid w:val="0081066E"/>
    <w:rsid w:val="008306DA"/>
    <w:rsid w:val="00842465"/>
    <w:rsid w:val="00857EE4"/>
    <w:rsid w:val="00862D5E"/>
    <w:rsid w:val="0087767F"/>
    <w:rsid w:val="00880DC3"/>
    <w:rsid w:val="00890896"/>
    <w:rsid w:val="008960D5"/>
    <w:rsid w:val="0089653D"/>
    <w:rsid w:val="008C5181"/>
    <w:rsid w:val="008E148B"/>
    <w:rsid w:val="008E4485"/>
    <w:rsid w:val="008F2DDF"/>
    <w:rsid w:val="00900770"/>
    <w:rsid w:val="00914935"/>
    <w:rsid w:val="00925CD9"/>
    <w:rsid w:val="00960BF6"/>
    <w:rsid w:val="0096354D"/>
    <w:rsid w:val="00965FC6"/>
    <w:rsid w:val="00967CBD"/>
    <w:rsid w:val="00991BF4"/>
    <w:rsid w:val="009A3CFB"/>
    <w:rsid w:val="009A5E3F"/>
    <w:rsid w:val="009B164F"/>
    <w:rsid w:val="009B6EB6"/>
    <w:rsid w:val="009C669B"/>
    <w:rsid w:val="009D3AB7"/>
    <w:rsid w:val="009D7A32"/>
    <w:rsid w:val="009F0C68"/>
    <w:rsid w:val="009F2DA1"/>
    <w:rsid w:val="00A13A42"/>
    <w:rsid w:val="00A17AE5"/>
    <w:rsid w:val="00A2143C"/>
    <w:rsid w:val="00A25AF0"/>
    <w:rsid w:val="00A34703"/>
    <w:rsid w:val="00A4210E"/>
    <w:rsid w:val="00A56E45"/>
    <w:rsid w:val="00A633FE"/>
    <w:rsid w:val="00A655BF"/>
    <w:rsid w:val="00A85267"/>
    <w:rsid w:val="00A87509"/>
    <w:rsid w:val="00B04D44"/>
    <w:rsid w:val="00B27ADD"/>
    <w:rsid w:val="00B31808"/>
    <w:rsid w:val="00B47CC7"/>
    <w:rsid w:val="00B61452"/>
    <w:rsid w:val="00B64D4B"/>
    <w:rsid w:val="00B66A66"/>
    <w:rsid w:val="00B66D08"/>
    <w:rsid w:val="00B81AAB"/>
    <w:rsid w:val="00B8649B"/>
    <w:rsid w:val="00BB0BE4"/>
    <w:rsid w:val="00BB4DE2"/>
    <w:rsid w:val="00BC3F12"/>
    <w:rsid w:val="00BE4CDF"/>
    <w:rsid w:val="00BF4AEB"/>
    <w:rsid w:val="00BF5A24"/>
    <w:rsid w:val="00BF6A9D"/>
    <w:rsid w:val="00C0400F"/>
    <w:rsid w:val="00C073A3"/>
    <w:rsid w:val="00C26112"/>
    <w:rsid w:val="00C360CD"/>
    <w:rsid w:val="00C44318"/>
    <w:rsid w:val="00C458DF"/>
    <w:rsid w:val="00C463AA"/>
    <w:rsid w:val="00C51083"/>
    <w:rsid w:val="00C67BED"/>
    <w:rsid w:val="00C70D9F"/>
    <w:rsid w:val="00C70E18"/>
    <w:rsid w:val="00C845ED"/>
    <w:rsid w:val="00C85A2A"/>
    <w:rsid w:val="00C87E27"/>
    <w:rsid w:val="00C9180B"/>
    <w:rsid w:val="00C937C3"/>
    <w:rsid w:val="00C962B2"/>
    <w:rsid w:val="00C96B05"/>
    <w:rsid w:val="00CB33E2"/>
    <w:rsid w:val="00CE5F4F"/>
    <w:rsid w:val="00CF2513"/>
    <w:rsid w:val="00D1013C"/>
    <w:rsid w:val="00D37528"/>
    <w:rsid w:val="00D42132"/>
    <w:rsid w:val="00D528BF"/>
    <w:rsid w:val="00D60171"/>
    <w:rsid w:val="00D72B84"/>
    <w:rsid w:val="00D75AE7"/>
    <w:rsid w:val="00D825B8"/>
    <w:rsid w:val="00D83E16"/>
    <w:rsid w:val="00D84AC4"/>
    <w:rsid w:val="00DB25C6"/>
    <w:rsid w:val="00DC02DE"/>
    <w:rsid w:val="00DC525E"/>
    <w:rsid w:val="00DC60F1"/>
    <w:rsid w:val="00DD0D9B"/>
    <w:rsid w:val="00DD16CF"/>
    <w:rsid w:val="00E0231E"/>
    <w:rsid w:val="00E11AB7"/>
    <w:rsid w:val="00E12E88"/>
    <w:rsid w:val="00E217F2"/>
    <w:rsid w:val="00E25CA3"/>
    <w:rsid w:val="00E26CA7"/>
    <w:rsid w:val="00E32A0C"/>
    <w:rsid w:val="00E37ECB"/>
    <w:rsid w:val="00E40A99"/>
    <w:rsid w:val="00E40DB0"/>
    <w:rsid w:val="00E41450"/>
    <w:rsid w:val="00E44FAE"/>
    <w:rsid w:val="00E45930"/>
    <w:rsid w:val="00E51DE5"/>
    <w:rsid w:val="00E803AE"/>
    <w:rsid w:val="00E96EB8"/>
    <w:rsid w:val="00EA53D6"/>
    <w:rsid w:val="00EA58A1"/>
    <w:rsid w:val="00EB56FD"/>
    <w:rsid w:val="00EC54C9"/>
    <w:rsid w:val="00EC55EE"/>
    <w:rsid w:val="00ED2C5C"/>
    <w:rsid w:val="00EF15A5"/>
    <w:rsid w:val="00EF55B3"/>
    <w:rsid w:val="00EF686C"/>
    <w:rsid w:val="00F10EE4"/>
    <w:rsid w:val="00F15ECF"/>
    <w:rsid w:val="00F1700C"/>
    <w:rsid w:val="00F30FC6"/>
    <w:rsid w:val="00F35EAF"/>
    <w:rsid w:val="00F40BB9"/>
    <w:rsid w:val="00F40DF3"/>
    <w:rsid w:val="00F57A88"/>
    <w:rsid w:val="00F61296"/>
    <w:rsid w:val="00F63861"/>
    <w:rsid w:val="00FA3C52"/>
    <w:rsid w:val="00FA6E03"/>
    <w:rsid w:val="00FB006E"/>
    <w:rsid w:val="00FB6B12"/>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hyperlink" Target="https://www.openstreetmap.org/"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hyperlink" Target="https://www.openstreetmap.org/"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openstreetmap.org/"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lpdaac.usgs.gov/"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earthexplorer.usgs.gov"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584AE-BF6A-4031-8E81-1CB35572E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8A7CF3E.dotm</Template>
  <TotalTime>209</TotalTime>
  <Pages>63</Pages>
  <Words>50623</Words>
  <Characters>288557</Characters>
  <Application>Microsoft Office Word</Application>
  <DocSecurity>0</DocSecurity>
  <Lines>2404</Lines>
  <Paragraphs>677</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3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5</cp:revision>
  <cp:lastPrinted>2016-04-22T16:08:00Z</cp:lastPrinted>
  <dcterms:created xsi:type="dcterms:W3CDTF">2016-04-25T12:46:00Z</dcterms:created>
  <dcterms:modified xsi:type="dcterms:W3CDTF">2016-04-2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TrQ8qrrR"/&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